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604FA" w:rsidRDefault="002C2A27" w:rsidP="00643CBB">
      <w:r>
        <w:t xml:space="preserve">JBI critical appraisal tool for descriptive studies included in the Pooled analysis </w:t>
      </w:r>
    </w:p>
    <w:p w:rsidR="002C2A27" w:rsidRDefault="002C2A27" w:rsidP="00643CBB"/>
    <w:p w:rsidR="002C2A27" w:rsidRDefault="002C2A27" w:rsidP="00643CBB">
      <w:r>
        <w:t>Q1. Were patient’s demographic characteristics clearly described?</w:t>
      </w:r>
    </w:p>
    <w:p w:rsidR="002C2A27" w:rsidRDefault="002C2A27" w:rsidP="00643CBB">
      <w:r>
        <w:t>Q2. Was the patient’s history clearly described and presented as a timeline?</w:t>
      </w:r>
    </w:p>
    <w:p w:rsidR="002C2A27" w:rsidRDefault="002C2A27" w:rsidP="00643CBB">
      <w:r>
        <w:t>Q3. Was the current clinical condition of the patient on presentation clearly described?</w:t>
      </w:r>
    </w:p>
    <w:p w:rsidR="002C2A27" w:rsidRDefault="002C2A27" w:rsidP="00643CBB">
      <w:r>
        <w:t>Q4. Were diagnostic tests or methods and the results clearly described?</w:t>
      </w:r>
    </w:p>
    <w:p w:rsidR="002C2A27" w:rsidRDefault="002C2A27" w:rsidP="00643CBB">
      <w:r>
        <w:t>Q5. Was the intervention(s) or treatment procedure(s) clearly described?</w:t>
      </w:r>
    </w:p>
    <w:p w:rsidR="002C2A27" w:rsidRDefault="002C2A27" w:rsidP="00643CBB">
      <w:r>
        <w:t>Q6. Was the post-intervention clinical condition clearly described?</w:t>
      </w:r>
    </w:p>
    <w:p w:rsidR="002C2A27" w:rsidRDefault="002C2A27" w:rsidP="00643CBB">
      <w:r>
        <w:t>Q7. Were adverse events (harms) or unanticipated events identified and described?</w:t>
      </w:r>
    </w:p>
    <w:p w:rsidR="002C2A27" w:rsidRDefault="002C2A27" w:rsidP="00643CBB">
      <w:r>
        <w:t>Q8. Does the case report provide takeaway lessons?</w:t>
      </w:r>
    </w:p>
    <w:p w:rsidR="00D97410" w:rsidRDefault="00D97410" w:rsidP="00643CBB"/>
    <w:p w:rsidR="00D97410" w:rsidRDefault="003D17C2" w:rsidP="00643CBB">
      <w:r>
        <w:t>Answers:</w:t>
      </w:r>
    </w:p>
    <w:p w:rsidR="00D97410" w:rsidRDefault="00D97410" w:rsidP="00643CBB">
      <w:r>
        <w:t>Not applicable = 0</w:t>
      </w:r>
    </w:p>
    <w:p w:rsidR="00D97410" w:rsidRDefault="003D17C2" w:rsidP="00643CBB">
      <w:r>
        <w:t>Yes=1</w:t>
      </w:r>
    </w:p>
    <w:p w:rsidR="003D17C2" w:rsidRDefault="003D17C2" w:rsidP="00643CBB">
      <w:r>
        <w:t>No=2</w:t>
      </w:r>
    </w:p>
    <w:p w:rsidR="003D17C2" w:rsidRDefault="003D17C2" w:rsidP="00643CBB">
      <w:r>
        <w:t>Unclear= 3</w:t>
      </w:r>
    </w:p>
    <w:p w:rsidR="00D97410" w:rsidRDefault="00506357" w:rsidP="005F68B7">
      <w:pPr>
        <w:pBdr>
          <w:top w:val="single" w:sz="8" w:space="1" w:color="auto"/>
          <w:bottom w:val="single" w:sz="8" w:space="1" w:color="auto"/>
        </w:pBdr>
        <w:jc w:val="center"/>
      </w:pPr>
      <w:r>
        <w:rPr>
          <w:sz w:val="24"/>
          <w:szCs w:val="24"/>
        </w:rPr>
        <w:t>Table 1a</w:t>
      </w:r>
    </w:p>
    <w:tbl>
      <w:tblPr>
        <w:tblStyle w:val="GridTable4-Accent1"/>
        <w:tblW w:w="10699" w:type="dxa"/>
        <w:tblInd w:w="-635" w:type="dxa"/>
        <w:tblLook w:val="04A0" w:firstRow="1" w:lastRow="0" w:firstColumn="1" w:lastColumn="0" w:noHBand="0" w:noVBand="1"/>
      </w:tblPr>
      <w:tblGrid>
        <w:gridCol w:w="1308"/>
        <w:gridCol w:w="897"/>
        <w:gridCol w:w="790"/>
        <w:gridCol w:w="963"/>
        <w:gridCol w:w="963"/>
        <w:gridCol w:w="963"/>
        <w:gridCol w:w="963"/>
        <w:gridCol w:w="963"/>
        <w:gridCol w:w="963"/>
        <w:gridCol w:w="963"/>
        <w:gridCol w:w="963"/>
      </w:tblGrid>
      <w:tr w:rsidR="00A249FD" w:rsidTr="00A249F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r>
              <w:t>p\reference</w:t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_ID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_1D</w:t>
            </w:r>
          </w:p>
        </w:tc>
        <w:tc>
          <w:tcPr>
            <w:tcW w:w="963" w:type="dxa"/>
          </w:tcPr>
          <w:p w:rsidR="00A249FD" w:rsidRPr="00393D1C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 to Q1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 to Q2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 to Q3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bookmarkStart w:id="0" w:name="_GoBack"/>
            <w:bookmarkEnd w:id="0"/>
            <w:r>
              <w:t>A to Q4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 to Q5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 to Q6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 to Q7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A to Q8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atra&lt;/Author&gt;&lt;Year&gt;2021&lt;/Year&gt;&lt;RecNum&gt;2&lt;/RecNum&gt;&lt;DisplayText&gt;(1)&lt;/DisplayText&gt;&lt;record&gt;&lt;rec-number&gt;2&lt;/rec-number&gt;&lt;foreign-keys&gt;&lt;key app="EN" db-id="e292sw52gp0vsrev2pp59ptftf9zsrrxrasr" timestamp="1611228332"&gt;2&lt;/key&gt;&lt;/foreign-keys&gt;&lt;ref-type name="Journal Article"&gt;17&lt;/ref-type&gt;&lt;contributors&gt;&lt;authors&gt;&lt;author&gt;Patra, S.&lt;/author&gt;&lt;author&gt;Kalwaje Eshwara, V.&lt;/author&gt;&lt;author&gt;Pai, A. R.&lt;/author&gt;&lt;author&gt;Varma, M.&lt;/author&gt;&lt;author&gt;Mukhopadhyay, C.&lt;/author&gt;&lt;/authors&gt;&lt;/contributors&gt;&lt;auth-address&gt;Department of Microbiology, Kasturba Medical College, Manipal, Manipal Academy of Higher Education, Manipal, Karnataka, India.&amp;#xD;Department of Neurology, Kasturba Medical College, Manipal, Manipal Academy of Higher Education, Manipal, Karnataka, India.&amp;#xD;Department of Infectious Diseases, Kasturba Medical College, Manipal, Manipal Academy of Higher Education, Manipal, Karnataka, India.&amp;#xD;Center for Emerging and Tropical Diseases, Kasturba Medical College, Manipal, Manipal Academy of Higher Education, Manipal, Karnataka, India.&lt;/auth-address&gt;&lt;titles&gt;&lt;title&gt;Evaluation of clinical, diagnostic features and therapeutic outcome of neurobrucellosis: a case series and review of literature&lt;/title&gt;&lt;secondary-title&gt;Int J Neurosci&lt;/secondary-title&gt;&lt;/titles&gt;&lt;periodical&gt;&lt;full-title&gt;Int J Neurosci&lt;/full-title&gt;&lt;/periodical&gt;&lt;pages&gt;1-11&lt;/pages&gt;&lt;edition&gt;2020/12/09&lt;/edition&gt;&lt;keywords&gt;&lt;keyword&gt;Brucella melitensis&lt;/keyword&gt;&lt;keyword&gt;Neurobrucellosis&lt;/keyword&gt;&lt;keyword&gt;encephalitis&lt;/keyword&gt;&lt;keyword&gt;meningitis&lt;/keyword&gt;&lt;keyword&gt;papilledema&lt;/keyword&gt;&lt;keyword&gt;polymerase chain reaction&lt;/keyword&gt;&lt;/keywords&gt;&lt;dates&gt;&lt;year&gt;2021&lt;/year&gt;&lt;pub-dates&gt;&lt;date&gt;Jan 4&lt;/date&gt;&lt;/pub-dates&gt;&lt;/dates&gt;&lt;isbn&gt;0020-7454&lt;/isbn&gt;&lt;accession-num&gt;33287603&lt;/accession-num&gt;&lt;urls&gt;&lt;/urls&gt;&lt;custom1&gt;1&lt;/custom1&gt;&lt;electronic-resource-num&gt;10.1080/00207454.2020.186096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0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atra&lt;/Author&gt;&lt;Year&gt;2021&lt;/Year&gt;&lt;RecNum&gt;2&lt;/RecNum&gt;&lt;DisplayText&gt;(1)&lt;/DisplayText&gt;&lt;record&gt;&lt;rec-number&gt;2&lt;/rec-number&gt;&lt;foreign-keys&gt;&lt;key app="EN" db-id="e292sw52gp0vsrev2pp59ptftf9zsrrxrasr" timestamp="1611228332"&gt;2&lt;/key&gt;&lt;/foreign-keys&gt;&lt;ref-type name="Journal Article"&gt;17&lt;/ref-type&gt;&lt;contributors&gt;&lt;authors&gt;&lt;author&gt;Patra, S.&lt;/author&gt;&lt;author&gt;Kalwaje Eshwara, V.&lt;/author&gt;&lt;author&gt;Pai, A. R.&lt;/author&gt;&lt;author&gt;Varma, M.&lt;/author&gt;&lt;author&gt;Mukhopadhyay, C.&lt;/author&gt;&lt;/authors&gt;&lt;/contributors&gt;&lt;auth-address&gt;Department of Microbiology, Kasturba Medical College, Manipal, Manipal Academy of Higher Education, Manipal, Karnataka, India.&amp;#xD;Department of Neurology, Kasturba Medical College, Manipal, Manipal Academy of Higher Education, Manipal, Karnataka, India.&amp;#xD;Department of Infectious Diseases, Kasturba Medical College, Manipal, Manipal Academy of Higher Education, Manipal, Karnataka, India.&amp;#xD;Center for Emerging and Tropical Diseases, Kasturba Medical College, Manipal, Manipal Academy of Higher Education, Manipal, Karnataka, India.&lt;/auth-address&gt;&lt;titles&gt;&lt;title&gt;Evaluation of clinical, diagnostic features and therapeutic outcome of neurobrucellosis: a case series and review of literature&lt;/title&gt;&lt;secondary-title&gt;Int J Neurosci&lt;/secondary-title&gt;&lt;/titles&gt;&lt;periodical&gt;&lt;full-title&gt;Int J Neurosci&lt;/full-title&gt;&lt;/periodical&gt;&lt;pages&gt;1-11&lt;/pages&gt;&lt;edition&gt;2020/12/09&lt;/edition&gt;&lt;keywords&gt;&lt;keyword&gt;Brucella melitensis&lt;/keyword&gt;&lt;keyword&gt;Neurobrucellosis&lt;/keyword&gt;&lt;keyword&gt;encephalitis&lt;/keyword&gt;&lt;keyword&gt;meningitis&lt;/keyword&gt;&lt;keyword&gt;papilledema&lt;/keyword&gt;&lt;keyword&gt;polymerase chain reaction&lt;/keyword&gt;&lt;/keywords&gt;&lt;dates&gt;&lt;year&gt;2021&lt;/year&gt;&lt;pub-dates&gt;&lt;date&gt;Jan 4&lt;/date&gt;&lt;/pub-dates&gt;&lt;/dates&gt;&lt;isbn&gt;0020-7454&lt;/isbn&gt;&lt;accession-num&gt;33287603&lt;/accession-num&gt;&lt;urls&gt;&lt;/urls&gt;&lt;custom1&gt;1&lt;/custom1&gt;&lt;electronic-resource-num&gt;10.1080/00207454.2020.186096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01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atra&lt;/Author&gt;&lt;Year&gt;2021&lt;/Year&gt;&lt;RecNum&gt;2&lt;/RecNum&gt;&lt;DisplayText&gt;(1)&lt;/DisplayText&gt;&lt;record&gt;&lt;rec-number&gt;2&lt;/rec-number&gt;&lt;foreign-keys&gt;&lt;key app="EN" db-id="e292sw52gp0vsrev2pp59ptftf9zsrrxrasr" timestamp="1611228332"&gt;2&lt;/key&gt;&lt;/foreign-keys&gt;&lt;ref-type name="Journal Article"&gt;17&lt;/ref-type&gt;&lt;contributors&gt;&lt;authors&gt;&lt;author&gt;Patra, S.&lt;/author&gt;&lt;author&gt;Kalwaje Eshwara, V.&lt;/author&gt;&lt;author&gt;Pai, A. R.&lt;/author&gt;&lt;author&gt;Varma, M.&lt;/author&gt;&lt;author&gt;Mukhopadhyay, C.&lt;/author&gt;&lt;/authors&gt;&lt;/contributors&gt;&lt;auth-address&gt;Department of Microbiology, Kasturba Medical College, Manipal, Manipal Academy of Higher Education, Manipal, Karnataka, India.&amp;#xD;Department of Neurology, Kasturba Medical College, Manipal, Manipal Academy of Higher Education, Manipal, Karnataka, India.&amp;#xD;Department of Infectious Diseases, Kasturba Medical College, Manipal, Manipal Academy of Higher Education, Manipal, Karnataka, India.&amp;#xD;Center for Emerging and Tropical Diseases, Kasturba Medical College, Manipal, Manipal Academy of Higher Education, Manipal, Karnataka, India.&lt;/auth-address&gt;&lt;titles&gt;&lt;title&gt;Evaluation of clinical, diagnostic features and therapeutic outcome of neurobrucellosis: a case series and review of literature&lt;/title&gt;&lt;secondary-title&gt;Int J Neurosci&lt;/secondary-title&gt;&lt;/titles&gt;&lt;periodical&gt;&lt;full-title&gt;Int J Neurosci&lt;/full-title&gt;&lt;/periodical&gt;&lt;pages&gt;1-11&lt;/pages&gt;&lt;edition&gt;2020/12/09&lt;/edition&gt;&lt;keywords&gt;&lt;keyword&gt;Brucella melitensis&lt;/keyword&gt;&lt;keyword&gt;Neurobrucellosis&lt;/keyword&gt;&lt;keyword&gt;encephalitis&lt;/keyword&gt;&lt;keyword&gt;meningitis&lt;/keyword&gt;&lt;keyword&gt;papilledema&lt;/keyword&gt;&lt;keyword&gt;polymerase chain reaction&lt;/keyword&gt;&lt;/keywords&gt;&lt;dates&gt;&lt;year&gt;2021&lt;/year&gt;&lt;pub-dates&gt;&lt;date&gt;Jan 4&lt;/date&gt;&lt;/pub-dates&gt;&lt;/dates&gt;&lt;isbn&gt;0020-7454&lt;/isbn&gt;&lt;accession-num&gt;33287603&lt;/accession-num&gt;&lt;urls&gt;&lt;/urls&gt;&lt;custom1&gt;1&lt;/custom1&gt;&lt;electronic-resource-num&gt;10.1080/00207454.2020.186096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01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atra&lt;/Author&gt;&lt;Year&gt;2021&lt;/Year&gt;&lt;RecNum&gt;2&lt;/RecNum&gt;&lt;DisplayText&gt;(1)&lt;/DisplayText&gt;&lt;record&gt;&lt;rec-number&gt;2&lt;/rec-number&gt;&lt;foreign-keys&gt;&lt;key app="EN" db-id="e292sw52gp0vsrev2pp59ptftf9zsrrxrasr" timestamp="1611228332"&gt;2&lt;/key&gt;&lt;/foreign-keys&gt;&lt;ref-type name="Journal Article"&gt;17&lt;/ref-type&gt;&lt;contributors&gt;&lt;authors&gt;&lt;author&gt;Patra, S.&lt;/author&gt;&lt;author&gt;Kalwaje Eshwara, V.&lt;/author&gt;&lt;author&gt;Pai, A. R.&lt;/author&gt;&lt;author&gt;Varma, M.&lt;/author&gt;&lt;author&gt;Mukhopadhyay, C.&lt;/author&gt;&lt;/authors&gt;&lt;/contributors&gt;&lt;auth-address&gt;Department of Microbiology, Kasturba Medical College, Manipal, Manipal Academy of Higher Education, Manipal, Karnataka, India.&amp;#xD;Department of Neurology, Kasturba Medical College, Manipal, Manipal Academy of Higher Education, Manipal, Karnataka, India.&amp;#xD;Department of Infectious Diseases, Kasturba Medical College, Manipal, Manipal Academy of Higher Education, Manipal, Karnataka, India.&amp;#xD;Center for Emerging and Tropical Diseases, Kasturba Medical College, Manipal, Manipal Academy of Higher Education, Manipal, Karnataka, India.&lt;/auth-address&gt;&lt;titles&gt;&lt;title&gt;Evaluation of clinical, diagnostic features and therapeutic outcome of neurobrucellosis: a case series and review of literature&lt;/title&gt;&lt;secondary-title&gt;Int J Neurosci&lt;/secondary-title&gt;&lt;/titles&gt;&lt;periodical&gt;&lt;full-title&gt;Int J Neurosci&lt;/full-title&gt;&lt;/periodical&gt;&lt;pages&gt;1-11&lt;/pages&gt;&lt;edition&gt;2020/12/09&lt;/edition&gt;&lt;keywords&gt;&lt;keyword&gt;Brucella melitensis&lt;/keyword&gt;&lt;keyword&gt;Neurobrucellosis&lt;/keyword&gt;&lt;keyword&gt;encephalitis&lt;/keyword&gt;&lt;keyword&gt;meningitis&lt;/keyword&gt;&lt;keyword&gt;papilledema&lt;/keyword&gt;&lt;keyword&gt;polymerase chain reaction&lt;/keyword&gt;&lt;/keywords&gt;&lt;dates&gt;&lt;year&gt;2021&lt;/year&gt;&lt;pub-dates&gt;&lt;date&gt;Jan 4&lt;/date&gt;&lt;/pub-dates&gt;&lt;/dates&gt;&lt;isbn&gt;0020-7454&lt;/isbn&gt;&lt;accession-num&gt;33287603&lt;/accession-num&gt;&lt;urls&gt;&lt;/urls&gt;&lt;custom1&gt;1&lt;/custom1&gt;&lt;electronic-resource-num&gt;10.1080/00207454.2020.186096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01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atra&lt;/Author&gt;&lt;Year&gt;2021&lt;/Year&gt;&lt;RecNum&gt;2&lt;/RecNum&gt;&lt;DisplayText&gt;(1)&lt;/DisplayText&gt;&lt;record&gt;&lt;rec-number&gt;2&lt;/rec-number&gt;&lt;foreign-keys&gt;&lt;key app="EN" db-id="e292sw52gp0vsrev2pp59ptftf9zsrrxrasr" timestamp="1611228332"&gt;2&lt;/key&gt;&lt;/foreign-keys&gt;&lt;ref-type name="Journal Article"&gt;17&lt;/ref-type&gt;&lt;contributors&gt;&lt;authors&gt;&lt;author&gt;Patra, S.&lt;/author&gt;&lt;author&gt;Kalwaje Eshwara, V.&lt;/author&gt;&lt;author&gt;Pai, A. R.&lt;/author&gt;&lt;author&gt;Varma, M.&lt;/author&gt;&lt;author&gt;Mukhopadhyay, C.&lt;/author&gt;&lt;/authors&gt;&lt;/contributors&gt;&lt;auth-address&gt;Department of Microbiology, Kasturba Medical College, Manipal, Manipal Academy of Higher Education, Manipal, Karnataka, India.&amp;#xD;Department of Neurology, Kasturba Medical College, Manipal, Manipal Academy of Higher Education, Manipal, Karnataka, India.&amp;#xD;Department of Infectious Diseases, Kasturba Medical College, Manipal, Manipal Academy of Higher Education, Manipal, Karnataka, India.&amp;#xD;Center for Emerging and Tropical Diseases, Kasturba Medical College, Manipal, Manipal Academy of Higher Education, Manipal, Karnataka, India.&lt;/auth-address&gt;&lt;titles&gt;&lt;title&gt;Evaluation of clinical, diagnostic features and therapeutic outcome of neurobrucellosis: a case series and review of literature&lt;/title&gt;&lt;secondary-title&gt;Int J Neurosci&lt;/secondary-title&gt;&lt;/titles&gt;&lt;periodical&gt;&lt;full-title&gt;Int J Neurosci&lt;/full-title&gt;&lt;/periodical&gt;&lt;pages&gt;1-11&lt;/pages&gt;&lt;edition&gt;2020/12/09&lt;/edition&gt;&lt;keywords&gt;&lt;keyword&gt;Brucella melitensis&lt;/keyword&gt;&lt;keyword&gt;Neurobrucellosis&lt;/keyword&gt;&lt;keyword&gt;encephalitis&lt;/keyword&gt;&lt;keyword&gt;meningitis&lt;/keyword&gt;&lt;keyword&gt;papilledema&lt;/keyword&gt;&lt;keyword&gt;polymerase chain reaction&lt;/keyword&gt;&lt;/keywords&gt;&lt;dates&gt;&lt;year&gt;2021&lt;/year&gt;&lt;pub-dates&gt;&lt;date&gt;Jan 4&lt;/date&gt;&lt;/pub-dates&gt;&lt;/dates&gt;&lt;isbn&gt;0020-7454&lt;/isbn&gt;&lt;accession-num&gt;33287603&lt;/accession-num&gt;&lt;urls&gt;&lt;/urls&gt;&lt;custom1&gt;1&lt;/custom1&gt;&lt;electronic-resource-num&gt;10.1080/00207454.2020.186096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01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atra&lt;/Author&gt;&lt;Year&gt;2021&lt;/Year&gt;&lt;RecNum&gt;2&lt;/RecNum&gt;&lt;DisplayText&gt;(1)&lt;/DisplayText&gt;&lt;record&gt;&lt;rec-number&gt;2&lt;/rec-number&gt;&lt;foreign-keys&gt;&lt;key app="EN" db-id="e292sw52gp0vsrev2pp59ptftf9zsrrxrasr" timestamp="1611228332"&gt;2&lt;/key&gt;&lt;/foreign-keys&gt;&lt;ref-type name="Journal Article"&gt;17&lt;/ref-type&gt;&lt;contributors&gt;&lt;authors&gt;&lt;author&gt;Patra, S.&lt;/author&gt;&lt;author&gt;Kalwaje Eshwara, V.&lt;/author&gt;&lt;author&gt;Pai, A. R.&lt;/author&gt;&lt;author&gt;Varma, M.&lt;/author&gt;&lt;author&gt;Mukhopadhyay, C.&lt;/author&gt;&lt;/authors&gt;&lt;/contributors&gt;&lt;auth-address&gt;Department of Microbiology, Kasturba Medical College, Manipal, Manipal Academy of Higher Education, Manipal, Karnataka, India.&amp;#xD;Department of Neurology, Kasturba Medical College, Manipal, Manipal Academy of Higher Education, Manipal, Karnataka, India.&amp;#xD;Department of Infectious Diseases, Kasturba Medical College, Manipal, Manipal Academy of Higher Education, Manipal, Karnataka, India.&amp;#xD;Center for Emerging and Tropical Diseases, Kasturba Medical College, Manipal, Manipal Academy of Higher Education, Manipal, Karnataka, India.&lt;/auth-address&gt;&lt;titles&gt;&lt;title&gt;Evaluation of clinical, diagnostic features and therapeutic outcome of neurobrucellosis: a case series and review of literature&lt;/title&gt;&lt;secondary-title&gt;Int J Neurosci&lt;/secondary-title&gt;&lt;/titles&gt;&lt;periodical&gt;&lt;full-title&gt;Int J Neurosci&lt;/full-title&gt;&lt;/periodical&gt;&lt;pages&gt;1-11&lt;/pages&gt;&lt;edition&gt;2020/12/09&lt;/edition&gt;&lt;keywords&gt;&lt;keyword&gt;Brucella melitensis&lt;/keyword&gt;&lt;keyword&gt;Neurobrucellosis&lt;/keyword&gt;&lt;keyword&gt;encephalitis&lt;/keyword&gt;&lt;keyword&gt;meningitis&lt;/keyword&gt;&lt;keyword&gt;papilledema&lt;/keyword&gt;&lt;keyword&gt;polymerase chain reaction&lt;/keyword&gt;&lt;/keywords&gt;&lt;dates&gt;&lt;year&gt;2021&lt;/year&gt;&lt;pub-dates&gt;&lt;date&gt;Jan 4&lt;/date&gt;&lt;/pub-dates&gt;&lt;/dates&gt;&lt;isbn&gt;0020-7454&lt;/isbn&gt;&lt;accession-num&gt;33287603&lt;/accession-num&gt;&lt;urls&gt;&lt;/urls&gt;&lt;custom1&gt;1&lt;/custom1&gt;&lt;electronic-resource-num&gt;10.1080/00207454.2020.186096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01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atra&lt;/Author&gt;&lt;Year&gt;2021&lt;/Year&gt;&lt;RecNum&gt;2&lt;/RecNum&gt;&lt;DisplayText&gt;(1)&lt;/DisplayText&gt;&lt;record&gt;&lt;rec-number&gt;2&lt;/rec-number&gt;&lt;foreign-keys&gt;&lt;key app="EN" db-id="e292sw52gp0vsrev2pp59ptftf9zsrrxrasr" timestamp="1611228332"&gt;2&lt;/key&gt;&lt;/foreign-keys&gt;&lt;ref-type name="Journal Article"&gt;17&lt;/ref-type&gt;&lt;contributors&gt;&lt;authors&gt;&lt;author&gt;Patra, S.&lt;/author&gt;&lt;author&gt;Kalwaje Eshwara, V.&lt;/author&gt;&lt;author&gt;Pai, A. R.&lt;/author&gt;&lt;author&gt;Varma, M.&lt;/author&gt;&lt;author&gt;Mukhopadhyay, C.&lt;/author&gt;&lt;/authors&gt;&lt;/contributors&gt;&lt;auth-address&gt;Department of Microbiology, Kasturba Medical College, Manipal, Manipal Academy of Higher Education, Manipal, Karnataka, India.&amp;#xD;Department of Neurology, Kasturba Medical College, Manipal, Manipal Academy of Higher Education, Manipal, Karnataka, India.&amp;#xD;Department of Infectious Diseases, Kasturba Medical College, Manipal, Manipal Academy of Higher Education, Manipal, Karnataka, India.&amp;#xD;Center for Emerging and Tropical Diseases, Kasturba Medical College, Manipal, Manipal Academy of Higher Education, Manipal, Karnataka, India.&lt;/auth-address&gt;&lt;titles&gt;&lt;title&gt;Evaluation of clinical, diagnostic features and therapeutic outcome of neurobrucellosis: a case series and review of literature&lt;/title&gt;&lt;secondary-title&gt;Int J Neurosci&lt;/secondary-title&gt;&lt;/titles&gt;&lt;periodical&gt;&lt;full-title&gt;Int J Neurosci&lt;/full-title&gt;&lt;/periodical&gt;&lt;pages&gt;1-11&lt;/pages&gt;&lt;edition&gt;2020/12/09&lt;/edition&gt;&lt;keywords&gt;&lt;keyword&gt;Brucella melitensis&lt;/keyword&gt;&lt;keyword&gt;Neurobrucellosis&lt;/keyword&gt;&lt;keyword&gt;encephalitis&lt;/keyword&gt;&lt;keyword&gt;meningitis&lt;/keyword&gt;&lt;keyword&gt;papilledema&lt;/keyword&gt;&lt;keyword&gt;polymerase chain reaction&lt;/keyword&gt;&lt;/keywords&gt;&lt;dates&gt;&lt;year&gt;2021&lt;/year&gt;&lt;pub-dates&gt;&lt;date&gt;Jan 4&lt;/date&gt;&lt;/pub-dates&gt;&lt;/dates&gt;&lt;isbn&gt;0020-7454&lt;/isbn&gt;&lt;accession-num&gt;33287603&lt;/accession-num&gt;&lt;urls&gt;&lt;/urls&gt;&lt;custom1&gt;1&lt;/custom1&gt;&lt;electronic-resource-num&gt;10.1080/00207454.2020.186096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01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ahdavi&lt;/Author&gt;&lt;Year&gt;2021&lt;/Year&gt;&lt;RecNum&gt;6&lt;/RecNum&gt;&lt;DisplayText&gt;(2)&lt;/DisplayText&gt;&lt;record&gt;&lt;rec-number&gt;6&lt;/rec-number&gt;&lt;foreign-keys&gt;&lt;key app="EN" db-id="e292sw52gp0vsrev2pp59ptftf9zsrrxrasr" timestamp="1611228332"&gt;6&lt;/key&gt;&lt;/foreign-keys&gt;&lt;ref-type name="Journal Article"&gt;17&lt;/ref-type&gt;&lt;contributors&gt;&lt;authors&gt;&lt;author&gt;Mahdavi, F. S.&lt;/author&gt;&lt;author&gt;Abbasi Khoshsirat, N.&lt;/author&gt;&lt;author&gt;Madanipour, A.&lt;/author&gt;&lt;/authors&gt;&lt;/contributors&gt;&lt;auth-address&gt;Student Research Committee, Alborz University of Medical Sciences, Karaj, Iran.&amp;#xD;Clinical Research Development Unit Shahid Rajaei, Educational &amp;amp; Medical Center, Alborz University of Medical Sciences, Karaj, Iran.&lt;/auth-address&gt;&lt;titles&gt;&lt;title&gt;Lumbosacral polyradiculitis associated with brucellosis&lt;/title&gt;&lt;secondary-title&gt;IDCases&lt;/secondary-title&gt;&lt;/titles&gt;&lt;periodical&gt;&lt;full-title&gt;IDCases&lt;/full-title&gt;&lt;/periodical&gt;&lt;pages&gt;e01028&lt;/pages&gt;&lt;volume&gt;23&lt;/volume&gt;&lt;edition&gt;2021/01/02&lt;/edition&gt;&lt;keywords&gt;&lt;keyword&gt;Brucellosis&lt;/keyword&gt;&lt;keyword&gt;Neurobrucellosis&lt;/keyword&gt;&lt;keyword&gt;Paraparesis&lt;/keyword&gt;&lt;keyword&gt;Polyradiculitis&lt;/keyword&gt;&lt;/keywords&gt;&lt;dates&gt;&lt;year&gt;2021&lt;/year&gt;&lt;/dates&gt;&lt;isbn&gt;2214-2509 (Print)&amp;#xD;2214-2509&lt;/isbn&gt;&lt;accession-num&gt;33384926&lt;/accession-num&gt;&lt;urls&gt;&lt;/urls&gt;&lt;custom1&gt;2&lt;/custom1&gt;&lt;custom2&gt;PMC7771109&lt;/custom2&gt;&lt;electronic-resource-num&gt;10.1016/j.idcr.2020.e0102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0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Yamout&lt;/Author&gt;&lt;Year&gt;2020&lt;/Year&gt;&lt;RecNum&gt;23&lt;/RecNum&gt;&lt;DisplayText&gt;(3)&lt;/DisplayText&gt;&lt;record&gt;&lt;rec-number&gt;23&lt;/rec-number&gt;&lt;foreign-keys&gt;&lt;key app="EN" db-id="e292sw52gp0vsrev2pp59ptftf9zsrrxrasr" timestamp="1611228332"&gt;23&lt;/key&gt;&lt;/foreign-keys&gt;&lt;ref-type name="Journal Article"&gt;17&lt;/ref-type&gt;&lt;contributors&gt;&lt;authors&gt;&lt;author&gt;Yamout, B. I.&lt;/author&gt;&lt;author&gt;Massouh, J.&lt;/author&gt;&lt;author&gt;Hushaymi, I.&lt;/author&gt;&lt;author&gt;Zeineddine, M.&lt;/author&gt;&lt;author&gt;Saab, G.&lt;/author&gt;&lt;/authors&gt;&lt;/contributors&gt;&lt;auth-address&gt;Department of Neurology, American University of Beirut Medical Center, Beirut, Lebanon.&amp;#xD;Department of Neurology, American University of Beirut Medical Center, Beirut, Lebanon. Electronic address: mz39@aub.edu.lb.&lt;/auth-address&gt;&lt;titles&gt;&lt;title&gt;Neurobrucellosis presenting as longitudinally extensive transverse myelitis: A case report and review of the literature&lt;/title&gt;&lt;secondary-title&gt;Mult Scler Relat Disord&lt;/secondary-title&gt;&lt;/titles&gt;&lt;periodical&gt;&lt;full-title&gt;Mult Scler Relat Disord&lt;/full-title&gt;&lt;/periodical&gt;&lt;pages&gt;101947&lt;/pages&gt;&lt;volume&gt;40&lt;/volume&gt;&lt;edition&gt;2020/01/31&lt;/edition&gt;&lt;keywords&gt;&lt;keyword&gt;Brucella&lt;/keyword&gt;&lt;keyword&gt;Cervical spine&lt;/keyword&gt;&lt;keyword&gt;Extensive lesion&lt;/keyword&gt;&lt;keyword&gt;Myelitis&lt;/keyword&gt;&lt;keyword&gt;Neurobrucellosis&lt;/keyword&gt;&lt;/keywords&gt;&lt;dates&gt;&lt;year&gt;2020&lt;/year&gt;&lt;pub-dates&gt;&lt;date&gt;May&lt;/date&gt;&lt;/pub-dates&gt;&lt;/dates&gt;&lt;isbn&gt;2211-0348&lt;/isbn&gt;&lt;accession-num&gt;32000119&lt;/accession-num&gt;&lt;urls&gt;&lt;/urls&gt;&lt;custom1&gt;6&lt;/custom1&gt;&lt;electronic-resource-num&gt;10.1016/j.msard.2020.10194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0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emec&lt;/Author&gt;&lt;Year&gt;2020&lt;/Year&gt;&lt;RecNum&gt;20&lt;/RecNum&gt;&lt;DisplayText&gt;(4)&lt;/DisplayText&gt;&lt;record&gt;&lt;rec-number&gt;20&lt;/rec-number&gt;&lt;foreign-keys&gt;&lt;key app="EN" db-id="e292sw52gp0vsrev2pp59ptftf9zsrrxrasr" timestamp="1611228332"&gt;20&lt;/key&gt;&lt;/foreign-keys&gt;&lt;ref-type name="Journal Article"&gt;17&lt;/ref-type&gt;&lt;contributors&gt;&lt;authors&gt;&lt;author&gt;Kemec, Z.&lt;/author&gt;&lt;author&gt;Tüzün, C.&lt;/author&gt;&lt;author&gt;Yıldırım, İ&lt;/author&gt;&lt;/authors&gt;&lt;/contributors&gt;&lt;auth-address&gt;Nephrology, Batman District State Hospital, Batman, TUR.&amp;#xD;Radiology, Batman District State Hospital, Batman, TUR.&amp;#xD;Internal Disease, Batman District State Hospital, Batman, TUR.&lt;/auth-address&gt;&lt;titles&gt;&lt;title&gt;Neurobrucellosis Presented by Cerebral Salt Wasting&lt;/title&gt;&lt;secondary-title&gt;Cureus&lt;/secondary-title&gt;&lt;/titles&gt;&lt;periodical&gt;&lt;full-title&gt;Cureus&lt;/full-title&gt;&lt;/periodical&gt;&lt;pages&gt;e8275&lt;/pages&gt;&lt;volume&gt;12&lt;/volume&gt;&lt;number&gt;5&lt;/number&gt;&lt;edition&gt;2020/07/01&lt;/edition&gt;&lt;keywords&gt;&lt;keyword&gt;brucella&lt;/keyword&gt;&lt;keyword&gt;cerebral salt wasting&lt;/keyword&gt;&lt;keyword&gt;hyponatremia&lt;/keyword&gt;&lt;/keywords&gt;&lt;dates&gt;&lt;year&gt;2020&lt;/year&gt;&lt;pub-dates&gt;&lt;date&gt;May 25&lt;/date&gt;&lt;/pub-dates&gt;&lt;/dates&gt;&lt;isbn&gt;2168-8184 (Print)&amp;#xD;2168-8184&lt;/isbn&gt;&lt;accession-num&gt;32596090&lt;/accession-num&gt;&lt;urls&gt;&lt;/urls&gt;&lt;custom1&gt;17&lt;/custom1&gt;&lt;custom2&gt;PMC7314369&lt;/custom2&gt;&lt;electronic-resource-num&gt;10.7759/cureus.827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1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Havalı&lt;/Author&gt;&lt;Year&gt;2020&lt;/Year&gt;&lt;RecNum&gt;24&lt;/RecNum&gt;&lt;DisplayText&gt;(5)&lt;/DisplayText&gt;&lt;record&gt;&lt;rec-number&gt;24&lt;/rec-number&gt;&lt;foreign-keys&gt;&lt;key app="EN" db-id="e292sw52gp0vsrev2pp59ptftf9zsrrxrasr" timestamp="1611228332"&gt;24&lt;/key&gt;&lt;/foreign-keys&gt;&lt;ref-type name="Journal Article"&gt;17&lt;/ref-type&gt;&lt;contributors&gt;&lt;authors&gt;&lt;author&gt;Havalı, C.&lt;/author&gt;&lt;author&gt;Çağan, E.&lt;/author&gt;&lt;/authors&gt;&lt;/contributors&gt;&lt;auth-address&gt;Divisions of Pediatric Neurology, Department of Pediatrics, Bursa Yüksek İhtisas Research and Training Hospital, Bursa, Turkey.&amp;#xD;Divisions of Pediatric Infectious Diseases, Department of Pediatrics, Bursa Yüksek İhtisas Research and Training Hospital, Bursa, Turkey.&lt;/auth-address&gt;&lt;titles&gt;&lt;title&gt;A rare pediatric case of neurobrucellosis with bilateral optic neuritis&lt;/title&gt;&lt;secondary-title&gt;Turk J Pediatr&lt;/secondary-title&gt;&lt;/titles&gt;&lt;periodical&gt;&lt;full-title&gt;Turk J Pediatr&lt;/full-title&gt;&lt;/periodical&gt;&lt;pages&gt;1094-1098&lt;/pages&gt;&lt;volume&gt;62&lt;/volume&gt;&lt;number&gt;6&lt;/number&gt;&lt;edition&gt;2020/12/30&lt;/edition&gt;&lt;keywords&gt;&lt;keyword&gt;children&lt;/keyword&gt;&lt;keyword&gt;neurobrucellosis&lt;/keyword&gt;&lt;keyword&gt;optic neuritis&lt;/keyword&gt;&lt;/keywords&gt;&lt;dates&gt;&lt;year&gt;2020&lt;/year&gt;&lt;/dates&gt;&lt;isbn&gt;0041-4301 (Print)&amp;#xD;0041-4301&lt;/isbn&gt;&lt;accession-num&gt;33372450&lt;/accession-num&gt;&lt;urls&gt;&lt;/urls&gt;&lt;custom1&gt;19&lt;/custom1&gt;&lt;electronic-resource-num&gt;10.24953/turkjped.2020.06.02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1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ZW5nPC9BdXRob3I+PFllYXI+MjAyMDwvWWVhcj48UmVj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ZW5nPC9BdXRob3I+PFllYXI+MjAyMDwvWWVhcj48UmVj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2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dGE8L0F1dGhvcj48WWVhcj4yMDIwPC9ZZWFyPjxSZWNO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dGE8L0F1dGhvcj48WWVhcj4yMDIwPC9ZZWFyPjxSZWNO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2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YnV6aW5hZGFoPC9BdXRob3I+PFllYXI+MjAyMDwvWWVh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YnV6aW5hZGFoPC9BdXRob3I+PFllYXI+MjAyMDwvWWVh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2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pyrou&lt;/Author&gt;&lt;Year&gt;2019&lt;/Year&gt;&lt;RecNum&gt;31&lt;/RecNum&gt;&lt;DisplayText&gt;(9)&lt;/DisplayText&gt;&lt;record&gt;&lt;rec-number&gt;31&lt;/rec-number&gt;&lt;foreign-keys&gt;&lt;key app="EN" db-id="e292sw52gp0vsrev2pp59ptftf9zsrrxrasr" timestamp="1611228332"&gt;31&lt;/key&gt;&lt;/foreign-keys&gt;&lt;ref-type name="Journal Article"&gt;17&lt;/ref-type&gt;&lt;contributors&gt;&lt;authors&gt;&lt;author&gt;Spyrou, A.&lt;/author&gt;&lt;author&gt;Natsis, K. S.&lt;/author&gt;&lt;author&gt;Papamichalis, E.&lt;/author&gt;&lt;author&gt;Mourtzinos, H.&lt;/author&gt;&lt;/authors&gt;&lt;/contributors&gt;&lt;auth-address&gt;Department of Neurology, General Hospital of Serres, Serres, Greece.&lt;/auth-address&gt;&lt;titles&gt;&lt;title&gt;Intraventricular haemorrhage and seizures in a patient with dementia: a case of chronic neurobrucellosis&lt;/title&gt;&lt;secondary-title&gt;Age Ageing&lt;/secondary-title&gt;&lt;/titles&gt;&lt;periodical&gt;&lt;full-title&gt;Age Ageing&lt;/full-title&gt;&lt;/periodical&gt;&lt;pages&gt;601-602&lt;/pages&gt;&lt;volume&gt;48&lt;/volume&gt;&lt;number&gt;4&lt;/number&gt;&lt;edition&gt;2019/03/08&lt;/edition&gt;&lt;keywords&gt;&lt;keyword&gt;Aged&lt;/keyword&gt;&lt;keyword&gt;Brucellosis/complications/*diagnosis/diagnostic imaging&lt;/keyword&gt;&lt;keyword&gt;Cerebral Intraventricular Hemorrhage/diagnostic imaging/*etiology/microbiology&lt;/keyword&gt;&lt;keyword&gt;Chronic Disease&lt;/keyword&gt;&lt;keyword&gt;Dementia/*complications/microbiology&lt;/keyword&gt;&lt;keyword&gt;Humans&lt;/keyword&gt;&lt;keyword&gt;Magnetic Resonance Imaging&lt;/keyword&gt;&lt;keyword&gt;Male&lt;/keyword&gt;&lt;keyword&gt;Neuroimaging&lt;/keyword&gt;&lt;keyword&gt;Seizures/*etiology/microbiology&lt;/keyword&gt;&lt;keyword&gt;* intraventricular haemorrhage&lt;/keyword&gt;&lt;keyword&gt;*dementia&lt;/keyword&gt;&lt;keyword&gt;*neurobroucellosis&lt;/keyword&gt;&lt;/keywords&gt;&lt;dates&gt;&lt;year&gt;2019&lt;/year&gt;&lt;pub-dates&gt;&lt;date&gt;Jul 1&lt;/date&gt;&lt;/pub-dates&gt;&lt;/dates&gt;&lt;isbn&gt;0002-0729&lt;/isbn&gt;&lt;accession-num&gt;30843580&lt;/accession-num&gt;&lt;urls&gt;&lt;/urls&gt;&lt;custom1&gt;25&lt;/custom1&gt;&lt;electronic-resource-num&gt;10.1093/ageing/afz02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2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ergen&lt;/Author&gt;&lt;Year&gt;2019&lt;/Year&gt;&lt;RecNum&gt;35&lt;/RecNum&gt;&lt;DisplayText&gt;(10)&lt;/DisplayText&gt;&lt;record&gt;&lt;rec-number&gt;35&lt;/rec-number&gt;&lt;foreign-keys&gt;&lt;key app="EN" db-id="e292sw52gp0vsrev2pp59ptftf9zsrrxrasr" timestamp="1611228332"&gt;35&lt;/key&gt;&lt;/foreign-keys&gt;&lt;ref-type name="Journal Article"&gt;17&lt;/ref-type&gt;&lt;contributors&gt;&lt;authors&gt;&lt;author&gt;Mergen, B.&lt;/author&gt;&lt;author&gt;Sarici, A. M.&lt;/author&gt;&lt;author&gt;Baltu, F.&lt;/author&gt;&lt;author&gt;Ozaras, R.&lt;/author&gt;&lt;author&gt;Adaletli, I.&lt;/author&gt;&lt;/authors&gt;&lt;/contributors&gt;&lt;auth-address&gt;Deparment of Ophthalmology, Cerrahpasa Medical Faculty, Istanbul University, Istanbul, Turkey.&amp;#xD;Department of Infectious Diseases and Clinical Microbiology, Cerrahpasa Medical Faculty, Istanbul University, Istanbul, Turkey.&amp;#xD;Department of Radiology, Cerrahpasa Medical Faculty, Istanbul University, Istanbul, Turkey.&lt;/auth-address&gt;&lt;titles&gt;&lt;title&gt;An unusual presentation of sixth nerve palsy: neurobrucellosis&lt;/title&gt;&lt;secondary-title&gt;GMS Ophthalmol Cases&lt;/secondary-title&gt;&lt;/titles&gt;&lt;periodical&gt;&lt;full-title&gt;GMS Ophthalmol Cases&lt;/full-title&gt;&lt;/periodical&gt;&lt;pages&gt;Doc13&lt;/pages&gt;&lt;volume&gt;9&lt;/volume&gt;&lt;edition&gt;2019/06/04&lt;/edition&gt;&lt;keywords&gt;&lt;keyword&gt;abducens nerve palsy&lt;/keyword&gt;&lt;keyword&gt;meningitis&lt;/keyword&gt;&lt;keyword&gt;neurobrucellosis&lt;/keyword&gt;&lt;/keywords&gt;&lt;dates&gt;&lt;year&gt;2019&lt;/year&gt;&lt;/dates&gt;&lt;isbn&gt;2193-1496&lt;/isbn&gt;&lt;accession-num&gt;31157155&lt;/accession-num&gt;&lt;urls&gt;&lt;/urls&gt;&lt;custom1&gt;29&lt;/custom1&gt;&lt;custom2&gt;PMC6533445&lt;/custom2&gt;&lt;electronic-resource-num&gt;10.3205/oc00010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2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ehrabian&lt;/Author&gt;&lt;Year&gt;2019&lt;/Year&gt;&lt;RecNum&gt;37&lt;/RecNum&gt;&lt;DisplayText&gt;(11)&lt;/DisplayText&gt;&lt;record&gt;&lt;rec-number&gt;37&lt;/rec-number&gt;&lt;foreign-keys&gt;&lt;key app="EN" db-id="e292sw52gp0vsrev2pp59ptftf9zsrrxrasr" timestamp="1611228332"&gt;37&lt;/key&gt;&lt;/foreign-keys&gt;&lt;ref-type name="Journal Article"&gt;17&lt;/ref-type&gt;&lt;contributors&gt;&lt;authors&gt;&lt;author&gt;Mehrabian, F.&lt;/author&gt;&lt;author&gt;Abdi Layaee, Z.&lt;/author&gt;&lt;author&gt;Ahmadinejad, Z.&lt;/author&gt;&lt;/authors&gt;&lt;/contributors&gt;&lt;auth-address&gt;Internal Medicine Resident, Imam Khomeini Hospital Complex, Tehran University of Medical Sciences, Tehran, Iran.&amp;#xD;Infectious Diseases Specialist, Department of Infectious Diseases, Imam Khomeini Hospital Complex, Tehran University of Medical Sciences, Tehran, Iran.&amp;#xD;Infectious Diseases Specialist, Full Professor, Liver Transplantation Research Center, Imam Khomeini Hospital Complex, Tehran University of Medical Sciences, Tehran, Iran.&lt;/auth-address&gt;&lt;titles&gt;&lt;title&gt;Brucella Shunt Infection as a Rare Presentation of Neurobrucellosis&lt;/title&gt;&lt;secondary-title&gt;Case Rep Infect Dis&lt;/secondary-title&gt;&lt;/titles&gt;&lt;periodical&gt;&lt;full-title&gt;Case Rep Infect Dis&lt;/full-title&gt;&lt;/periodical&gt;&lt;pages&gt;7291482&lt;/pages&gt;&lt;volume&gt;2019&lt;/volume&gt;&lt;edition&gt;2019/02/26&lt;/edition&gt;&lt;dates&gt;&lt;year&gt;2019&lt;/year&gt;&lt;/dates&gt;&lt;isbn&gt;2090-6625 (Print)&lt;/isbn&gt;&lt;accession-num&gt;30805231&lt;/accession-num&gt;&lt;urls&gt;&lt;/urls&gt;&lt;custom1&gt;30&lt;/custom1&gt;&lt;custom2&gt;PMC6360539&lt;/custom2&gt;&lt;electronic-resource-num&gt;10.1155/2019/72914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3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Fatani&lt;/Author&gt;&lt;Year&gt;2019&lt;/Year&gt;&lt;RecNum&gt;30&lt;/RecNum&gt;&lt;DisplayText&gt;(12)&lt;/DisplayText&gt;&lt;record&gt;&lt;rec-number&gt;30&lt;/rec-number&gt;&lt;foreign-keys&gt;&lt;key app="EN" db-id="e292sw52gp0vsrev2pp59ptftf9zsrrxrasr" timestamp="1611228332"&gt;30&lt;/key&gt;&lt;/foreign-keys&gt;&lt;ref-type name="Journal Article"&gt;17&lt;/ref-type&gt;&lt;contributors&gt;&lt;authors&gt;&lt;author&gt;Fatani, D. F.&lt;/author&gt;&lt;author&gt;Alsanoosi, W. A.&lt;/author&gt;&lt;author&gt;Badawi, M. A.&lt;/author&gt;&lt;author&gt;Thabit, A. K.&lt;/author&gt;&lt;/authors&gt;&lt;/contributors&gt;&lt;auth-address&gt;Pharmacy Practice Department, Faculty of Pharmacy, King Abdulaziz University, Jeddah, Saudi Arabia.&amp;#xD;Internal Medicine Department, Faculty of Medicine, King Abdulaziz University, Jeddah, Saudi Arabia.&lt;/auth-address&gt;&lt;titles&gt;&lt;title&gt;Ceftriaxone use in brucellosis: A case series&lt;/title&gt;&lt;secondary-title&gt;IDCases&lt;/secondary-title&gt;&lt;/titles&gt;&lt;periodical&gt;&lt;full-title&gt;IDCases&lt;/full-title&gt;&lt;/periodical&gt;&lt;pages&gt;e00633&lt;/pages&gt;&lt;volume&gt;18&lt;/volume&gt;&lt;edition&gt;2019/09/20&lt;/edition&gt;&lt;keywords&gt;&lt;keyword&gt;Brucella&lt;/keyword&gt;&lt;keyword&gt;Brucellosis&lt;/keyword&gt;&lt;keyword&gt;Cases&lt;/keyword&gt;&lt;keyword&gt;Ceftriaxone&lt;/keyword&gt;&lt;keyword&gt;Saudi Arabia&lt;/keyword&gt;&lt;keyword&gt;Zoonotic infection&lt;/keyword&gt;&lt;/keywords&gt;&lt;dates&gt;&lt;year&gt;2019&lt;/year&gt;&lt;/dates&gt;&lt;isbn&gt;2214-2509 (Print)&amp;#xD;2214-2509&lt;/isbn&gt;&lt;accession-num&gt;31534908&lt;/accession-num&gt;&lt;urls&gt;&lt;/urls&gt;&lt;custom1&gt;34&lt;/custom1&gt;&lt;custom2&gt;PMC6744365&lt;/custom2&gt;&lt;electronic-resource-num&gt;10.1016/j.idcr.2019.e0063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3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Fatani&lt;/Author&gt;&lt;Year&gt;2019&lt;/Year&gt;&lt;RecNum&gt;30&lt;/RecNum&gt;&lt;DisplayText&gt;(12)&lt;/DisplayText&gt;&lt;record&gt;&lt;rec-number&gt;30&lt;/rec-number&gt;&lt;foreign-keys&gt;&lt;key app="EN" db-id="e292sw52gp0vsrev2pp59ptftf9zsrrxrasr" timestamp="1611228332"&gt;30&lt;/key&gt;&lt;/foreign-keys&gt;&lt;ref-type name="Journal Article"&gt;17&lt;/ref-type&gt;&lt;contributors&gt;&lt;authors&gt;&lt;author&gt;Fatani, D. F.&lt;/author&gt;&lt;author&gt;Alsanoosi, W. A.&lt;/author&gt;&lt;author&gt;Badawi, M. A.&lt;/author&gt;&lt;author&gt;Thabit, A. K.&lt;/author&gt;&lt;/authors&gt;&lt;/contributors&gt;&lt;auth-address&gt;Pharmacy Practice Department, Faculty of Pharmacy, King Abdulaziz University, Jeddah, Saudi Arabia.&amp;#xD;Internal Medicine Department, Faculty of Medicine, King Abdulaziz University, Jeddah, Saudi Arabia.&lt;/auth-address&gt;&lt;titles&gt;&lt;title&gt;Ceftriaxone use in brucellosis: A case series&lt;/title&gt;&lt;secondary-title&gt;IDCases&lt;/secondary-title&gt;&lt;/titles&gt;&lt;periodical&gt;&lt;full-title&gt;IDCases&lt;/full-title&gt;&lt;/periodical&gt;&lt;pages&gt;e00633&lt;/pages&gt;&lt;volume&gt;18&lt;/volume&gt;&lt;edition&gt;2019/09/20&lt;/edition&gt;&lt;keywords&gt;&lt;keyword&gt;Brucella&lt;/keyword&gt;&lt;keyword&gt;Brucellosis&lt;/keyword&gt;&lt;keyword&gt;Cases&lt;/keyword&gt;&lt;keyword&gt;Ceftriaxone&lt;/keyword&gt;&lt;keyword&gt;Saudi Arabia&lt;/keyword&gt;&lt;keyword&gt;Zoonotic infection&lt;/keyword&gt;&lt;/keywords&gt;&lt;dates&gt;&lt;year&gt;2019&lt;/year&gt;&lt;/dates&gt;&lt;isbn&gt;2214-2509 (Print)&amp;#xD;2214-2509&lt;/isbn&gt;&lt;accession-num&gt;31534908&lt;/accession-num&gt;&lt;urls&gt;&lt;/urls&gt;&lt;custom1&gt;34&lt;/custom1&gt;&lt;custom2&gt;PMC6744365&lt;/custom2&gt;&lt;electronic-resource-num&gt;10.1016/j.idcr.2019.e0063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34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Fatani&lt;/Author&gt;&lt;Year&gt;2019&lt;/Year&gt;&lt;RecNum&gt;30&lt;/RecNum&gt;&lt;DisplayText&gt;(12)&lt;/DisplayText&gt;&lt;record&gt;&lt;rec-number&gt;30&lt;/rec-number&gt;&lt;foreign-keys&gt;&lt;key app="EN" db-id="e292sw52gp0vsrev2pp59ptftf9zsrrxrasr" timestamp="1611228332"&gt;30&lt;/key&gt;&lt;/foreign-keys&gt;&lt;ref-type name="Journal Article"&gt;17&lt;/ref-type&gt;&lt;contributors&gt;&lt;authors&gt;&lt;author&gt;Fatani, D. F.&lt;/author&gt;&lt;author&gt;Alsanoosi, W. A.&lt;/author&gt;&lt;author&gt;Badawi, M. A.&lt;/author&gt;&lt;author&gt;Thabit, A. K.&lt;/author&gt;&lt;/authors&gt;&lt;/contributors&gt;&lt;auth-address&gt;Pharmacy Practice Department, Faculty of Pharmacy, King Abdulaziz University, Jeddah, Saudi Arabia.&amp;#xD;Internal Medicine Department, Faculty of Medicine, King Abdulaziz University, Jeddah, Saudi Arabia.&lt;/auth-address&gt;&lt;titles&gt;&lt;title&gt;Ceftriaxone use in brucellosis: A case series&lt;/title&gt;&lt;secondary-title&gt;IDCases&lt;/secondary-title&gt;&lt;/titles&gt;&lt;periodical&gt;&lt;full-title&gt;IDCases&lt;/full-title&gt;&lt;/periodical&gt;&lt;pages&gt;e00633&lt;/pages&gt;&lt;volume&gt;18&lt;/volume&gt;&lt;edition&gt;2019/09/20&lt;/edition&gt;&lt;keywords&gt;&lt;keyword&gt;Brucella&lt;/keyword&gt;&lt;keyword&gt;Brucellosis&lt;/keyword&gt;&lt;keyword&gt;Cases&lt;/keyword&gt;&lt;keyword&gt;Ceftriaxone&lt;/keyword&gt;&lt;keyword&gt;Saudi Arabia&lt;/keyword&gt;&lt;keyword&gt;Zoonotic infection&lt;/keyword&gt;&lt;/keywords&gt;&lt;dates&gt;&lt;year&gt;2019&lt;/year&gt;&lt;/dates&gt;&lt;isbn&gt;2214-2509 (Print)&amp;#xD;2214-2509&lt;/isbn&gt;&lt;accession-num&gt;31534908&lt;/accession-num&gt;&lt;urls&gt;&lt;/urls&gt;&lt;custom1&gt;34&lt;/custom1&gt;&lt;custom2&gt;PMC6744365&lt;/custom2&gt;&lt;electronic-resource-num&gt;10.1016/j.idcr.2019.e0063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34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ziz-Ahari&lt;/Author&gt;&lt;Year&gt;2019&lt;/Year&gt;&lt;RecNum&gt;25&lt;/RecNum&gt;&lt;DisplayText&gt;(13)&lt;/DisplayText&gt;&lt;record&gt;&lt;rec-number&gt;25&lt;/rec-number&gt;&lt;foreign-keys&gt;&lt;key app="EN" db-id="e292sw52gp0vsrev2pp59ptftf9zsrrxrasr" timestamp="1611228332"&gt;25&lt;/key&gt;&lt;/foreign-keys&gt;&lt;ref-type name="Journal Article"&gt;17&lt;/ref-type&gt;&lt;contributors&gt;&lt;authors&gt;&lt;author&gt;Aziz-Ahari, A.&lt;/author&gt;&lt;author&gt;Mamishi, S.&lt;/author&gt;&lt;author&gt;Dadkhah, A.&lt;/author&gt;&lt;author&gt;Ghazinejadian-Sh, F. S.&lt;/author&gt;&lt;/authors&gt;&lt;/contributors&gt;&lt;auth-address&gt;Department of radiology, Iran university of medical sciences, Tehran, Iran.&amp;#xD;Pediatric Infectious Disease Research Center, Tehran University of Medical Sciences, Tehran, Iran.&lt;/auth-address&gt;&lt;titles&gt;&lt;title&gt;Neurobrucellosis in a 9-year-old girl&lt;/title&gt;&lt;secondary-title&gt;J Radiol Case Rep&lt;/secondary-title&gt;&lt;/titles&gt;&lt;periodical&gt;&lt;full-title&gt;J Radiol Case Rep&lt;/full-title&gt;&lt;/periodical&gt;&lt;pages&gt;13-19&lt;/pages&gt;&lt;volume&gt;13&lt;/volume&gt;&lt;number&gt;12&lt;/number&gt;&lt;edition&gt;2020/03/19&lt;/edition&gt;&lt;keywords&gt;&lt;keyword&gt;Back Pain/microbiology&lt;/keyword&gt;&lt;keyword&gt;Brain/*diagnostic imaging/microbiology&lt;/keyword&gt;&lt;keyword&gt;Brucellosis/*diagnosis&lt;/keyword&gt;&lt;keyword&gt;Central Nervous System Bacterial Infections/*diagnosis&lt;/keyword&gt;&lt;keyword&gt;Child&lt;/keyword&gt;&lt;keyword&gt;Facial Paralysis/microbiology&lt;/keyword&gt;&lt;keyword&gt;Female&lt;/keyword&gt;&lt;keyword&gt;Headache/microbiology&lt;/keyword&gt;&lt;keyword&gt;Humans&lt;/keyword&gt;&lt;keyword&gt;Magnetic Resonance Imaging&lt;/keyword&gt;&lt;keyword&gt;Muscle Weakness/microbiology&lt;/keyword&gt;&lt;keyword&gt;Tomography, X-Ray Computed&lt;/keyword&gt;&lt;keyword&gt;Brucellosis&lt;/keyword&gt;&lt;keyword&gt;Mri&lt;/keyword&gt;&lt;keyword&gt;Nervous System&lt;/keyword&gt;&lt;keyword&gt;Neurobrucellosis&lt;/keyword&gt;&lt;keyword&gt;Pediatric&lt;/keyword&gt;&lt;/keywords&gt;&lt;dates&gt;&lt;year&gt;2019&lt;/year&gt;&lt;pub-dates&gt;&lt;date&gt;Dec&lt;/date&gt;&lt;/pub-dates&gt;&lt;/dates&gt;&lt;isbn&gt;1943-0922&lt;/isbn&gt;&lt;accession-num&gt;32184924&lt;/accession-num&gt;&lt;urls&gt;&lt;/urls&gt;&lt;custom1&gt;37&lt;/custom1&gt;&lt;custom2&gt;PMC7060014&lt;/custom2&gt;&lt;electronic-resource-num&gt;10.3941/jrcr.v13i12.373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3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VZHVnYW1hPC9BdXRob3I+PFllYXI+MjAxODwvWWVhcj48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VZHVnYW1hPC9BdXRob3I+PFllYXI+MjAxODwvWWVhcj48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4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hah&lt;/Author&gt;&lt;Year&gt;2018&lt;/Year&gt;&lt;RecNum&gt;40&lt;/RecNum&gt;&lt;DisplayText&gt;(15)&lt;/DisplayText&gt;&lt;record&gt;&lt;rec-number&gt;40&lt;/rec-number&gt;&lt;foreign-keys&gt;&lt;key app="EN" db-id="e292sw52gp0vsrev2pp59ptftf9zsrrxrasr" timestamp="1611228332"&gt;40&lt;/key&gt;&lt;/foreign-keys&gt;&lt;ref-type name="Journal Article"&gt;17&lt;/ref-type&gt;&lt;contributors&gt;&lt;authors&gt;&lt;author&gt;Shah, I. A.&lt;/author&gt;&lt;author&gt;Kawoos, Y.&lt;/author&gt;&lt;author&gt;Sanai, B. A.&lt;/author&gt;&lt;author&gt;Rabyang, S.&lt;/author&gt;&lt;author&gt;Banday, D.&lt;/author&gt;&lt;/authors&gt;&lt;/contributors&gt;&lt;auth-address&gt;Department of Neurology, Government Medical College, Superspeciality Hospital, Srinagar, Jammu and Kashmir, India.&amp;#xD;Department of Psychiatry, Government Medical College, Srinagar, Jammu and Kashmir, India.&amp;#xD;Department of Medicine, Sher-I-Kashmir Institute of Medical Sciences, Srinagar, Jammu and Kashmir, India.&lt;/auth-address&gt;&lt;titles&gt;&lt;title&gt;Neurobrucellosis Presenting as Acute Psychosis&lt;/title&gt;&lt;secondary-title&gt;J Neurosci Rural Pract&lt;/secondary-title&gt;&lt;/titles&gt;&lt;periodical&gt;&lt;full-title&gt;J Neurosci Rural Pract&lt;/full-title&gt;&lt;/periodical&gt;&lt;pages&gt;644-646&lt;/pages&gt;&lt;volume&gt;9&lt;/volume&gt;&lt;number&gt;4&lt;/number&gt;&lt;edition&gt;2018/10/03&lt;/edition&gt;&lt;keywords&gt;&lt;keyword&gt;Brucella meningitis&lt;/keyword&gt;&lt;keyword&gt;brucella psychosis&lt;/keyword&gt;&lt;keyword&gt;neurobrucellosis&lt;/keyword&gt;&lt;keyword&gt;sensorineural hearing loss.&lt;/keyword&gt;&lt;/keywords&gt;&lt;dates&gt;&lt;year&gt;2018&lt;/year&gt;&lt;pub-dates&gt;&lt;date&gt;Oct-Dec&lt;/date&gt;&lt;/pub-dates&gt;&lt;/dates&gt;&lt;isbn&gt;0976-3147 (Print)&amp;#xD;0976-3155&lt;/isbn&gt;&lt;accession-num&gt;30271069&lt;/accession-num&gt;&lt;urls&gt;&lt;/urls&gt;&lt;custom1&gt;44&lt;/custom1&gt;&lt;custom2&gt;PMC6126289&lt;/custom2&gt;&lt;electronic-resource-num&gt;10.4103/jnrp.jnrp_16_1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4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Rossi&lt;/Author&gt;&lt;Year&gt;2018&lt;/Year&gt;&lt;RecNum&gt;50&lt;/RecNum&gt;&lt;DisplayText&gt;(16)&lt;/DisplayText&gt;&lt;record&gt;&lt;rec-number&gt;50&lt;/rec-number&gt;&lt;foreign-keys&gt;&lt;key app="EN" db-id="e292sw52gp0vsrev2pp59ptftf9zsrrxrasr" timestamp="1611228332"&gt;50&lt;/key&gt;&lt;/foreign-keys&gt;&lt;ref-type name="Journal Article"&gt;17&lt;/ref-type&gt;&lt;contributors&gt;&lt;authors&gt;&lt;author&gt;Rossi, M.&lt;/author&gt;&lt;author&gt;Tascini, C.&lt;/author&gt;&lt;author&gt;Carannante, N.&lt;/author&gt;&lt;author&gt;Di Caprio, G.&lt;/author&gt;&lt;author&gt;Sofia, S.&lt;/author&gt;&lt;author&gt;Iacobello, C.&lt;/author&gt;&lt;/authors&gt;&lt;/contributors&gt;&lt;auth-address&gt;First Division of Infectious Diseases, Cotugno Hospital, Azienda Ospedaliera dei Colli, Napoli, Italy.&amp;#xD;Azienda Ospedaliera per l&amp;apos;Emergenza Cannizzaro CATANIA, Italy.&lt;/auth-address&gt;&lt;titles&gt;&lt;title&gt;Neurobrucellosis: diagnostic and clinical management of an atypical case&lt;/title&gt;&lt;secondary-title&gt;New Microbiol&lt;/secondary-title&gt;&lt;/titles&gt;&lt;periodical&gt;&lt;full-title&gt;New Microbiol&lt;/full-title&gt;&lt;/periodical&gt;&lt;pages&gt;165-167&lt;/pages&gt;&lt;volume&gt;41&lt;/volume&gt;&lt;number&gt;2&lt;/number&gt;&lt;edition&gt;2018/02/01&lt;/edition&gt;&lt;keywords&gt;&lt;keyword&gt;Anti-Bacterial Agents/therapeutic use&lt;/keyword&gt;&lt;keyword&gt;Brucellosis/drug therapy/*microbiology/*pathology&lt;/keyword&gt;&lt;keyword&gt;Central Nervous System Infections/drug therapy/*microbiology/*pathology&lt;/keyword&gt;&lt;keyword&gt;Humans&lt;/keyword&gt;&lt;keyword&gt;Male&lt;/keyword&gt;&lt;keyword&gt;Middle Aged&lt;/keyword&gt;&lt;keyword&gt;Brucellosis&lt;/keyword&gt;&lt;keyword&gt;Central Nervous System&lt;/keyword&gt;&lt;keyword&gt;Neuro-brucellosis&lt;/keyword&gt;&lt;/keywords&gt;&lt;dates&gt;&lt;year&gt;2018&lt;/year&gt;&lt;pub-dates&gt;&lt;date&gt;Apr&lt;/date&gt;&lt;/pub-dates&gt;&lt;/dates&gt;&lt;isbn&gt;1121-7138 (Print)&amp;#xD;1121-7138&lt;/isbn&gt;&lt;accession-num&gt;29384559&lt;/accession-num&gt;&lt;urls&gt;&lt;/urls&gt;&lt;custom1&gt;45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4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NoaTwvQXV0aG9yPjxZZWFyPjIwMTg8L1llYXI+PFJl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NoaTwvQXV0aG9yPjxZZWFyPjIwMTg8L1llYXI+PFJl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4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ohammadzadeh&lt;/Author&gt;&lt;Year&gt;2018&lt;/Year&gt;&lt;RecNum&gt;44&lt;/RecNum&gt;&lt;DisplayText&gt;(18)&lt;/DisplayText&gt;&lt;record&gt;&lt;rec-number&gt;44&lt;/rec-number&gt;&lt;foreign-keys&gt;&lt;key app="EN" db-id="e292sw52gp0vsrev2pp59ptftf9zsrrxrasr" timestamp="1611228332"&gt;44&lt;/key&gt;&lt;/foreign-keys&gt;&lt;ref-type name="Journal Article"&gt;17&lt;/ref-type&gt;&lt;contributors&gt;&lt;authors&gt;&lt;author&gt;Mohammadzadeh, V.&lt;/author&gt;&lt;author&gt;Akbarieh, S.&lt;/author&gt;&lt;author&gt;Ghoreishi, S. A.&lt;/author&gt;&lt;author&gt;Jozpanahi, M.&lt;/author&gt;&lt;/authors&gt;&lt;/contributors&gt;&lt;auth-address&gt;Department of Neurology, Vali-e-Asr Hospital, Zanjan University of Medical Sciences, Zanjan, Iran.&amp;#xD;Department of Infectious Diseases, Vali-e-Asr Hospital, Zanjan University of Medical Sciences, Zanjan, Iran.&lt;/auth-address&gt;&lt;titles&gt;&lt;title&gt;Neurobrucellosis with intramedullary spinal cord involvement: A case report&lt;/title&gt;&lt;secondary-title&gt;Iran J Neurol&lt;/secondary-title&gt;&lt;/titles&gt;&lt;periodical&gt;&lt;full-title&gt;Iran J Neurol&lt;/full-title&gt;&lt;/periodical&gt;&lt;pages&gt;152-153&lt;/pages&gt;&lt;volume&gt;17&lt;/volume&gt;&lt;number&gt;3&lt;/number&gt;&lt;edition&gt;2019/03/20&lt;/edition&gt;&lt;keywords&gt;&lt;keyword&gt;Brucellosis&lt;/keyword&gt;&lt;keyword&gt;Intramedullary&lt;/keyword&gt;&lt;keyword&gt;Neurobrucellosis&lt;/keyword&gt;&lt;keyword&gt;Spinal Cord Involvement&lt;/keyword&gt;&lt;/keywords&gt;&lt;dates&gt;&lt;year&gt;2018&lt;/year&gt;&lt;pub-dates&gt;&lt;date&gt;Jul 6&lt;/date&gt;&lt;/pub-dates&gt;&lt;/dates&gt;&lt;isbn&gt;2008-384X (Print)&amp;#xD;2008-384x&lt;/isbn&gt;&lt;accession-num&gt;30886684&lt;/accession-num&gt;&lt;urls&gt;&lt;/urls&gt;&lt;custom1&gt;47&lt;/custom1&gt;&lt;custom2&gt;PMC6420688&lt;/custom2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4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Dias&lt;/Author&gt;&lt;Year&gt;2018&lt;/Year&gt;&lt;RecNum&gt;53&lt;/RecNum&gt;&lt;DisplayText&gt;(19)&lt;/DisplayText&gt;&lt;record&gt;&lt;rec-number&gt;53&lt;/rec-number&gt;&lt;foreign-keys&gt;&lt;key app="EN" db-id="e292sw52gp0vsrev2pp59ptftf9zsrrxrasr" timestamp="1611228332"&gt;53&lt;/key&gt;&lt;/foreign-keys&gt;&lt;ref-type name="Journal Article"&gt;17&lt;/ref-type&gt;&lt;contributors&gt;&lt;authors&gt;&lt;author&gt;Dias, S. P.&lt;/author&gt;&lt;author&gt;Sequeira, J.&lt;/author&gt;&lt;author&gt;Almeida, M.&lt;/author&gt;&lt;/authors&gt;&lt;/contributors&gt;&lt;auth-address&gt;Department of Neurology, Centro Hospitalar de Lisboa Central, Hospital dos Capuchos, Alameda Santo António dos Capuchos, 1169-050 Lisbon, Portugal. Electronic address: sara.dias@chlc.min-saude.pt.&amp;#xD;Department of Neurology, Centro Hospitalar de Lisboa Central, Hospital dos Capuchos, Alameda Santo António dos Capuchos, 1169-050 Lisbon, Portugal.&lt;/auth-address&gt;&lt;titles&gt;&lt;title&gt;Spastic paraparesis and sensorineural hearing loss: keep brucellosis in mind&lt;/title&gt;&lt;secondary-title&gt;J Neurol Sci&lt;/secondary-title&gt;&lt;/titles&gt;&lt;periodical&gt;&lt;full-title&gt;J Neurol Sci&lt;/full-title&gt;&lt;/periodical&gt;&lt;pages&gt;144-145&lt;/pages&gt;&lt;volume&gt;385&lt;/volume&gt;&lt;edition&gt;2018/02/07&lt;/edition&gt;&lt;keywords&gt;&lt;keyword&gt;Adult&lt;/keyword&gt;&lt;keyword&gt;Brucellosis/*complications/diagnostic imaging&lt;/keyword&gt;&lt;keyword&gt;Diagnosis, Differential&lt;/keyword&gt;&lt;keyword&gt;Hearing Loss, Sensorineural/diagnostic imaging/*etiology/*microbiology&lt;/keyword&gt;&lt;keyword&gt;Humans&lt;/keyword&gt;&lt;keyword&gt;Magnetic Resonance Imaging&lt;/keyword&gt;&lt;keyword&gt;Male&lt;/keyword&gt;&lt;keyword&gt;Paraparesis, Spastic/diagnostic imaging/*etiology/*microbiology&lt;/keyword&gt;&lt;keyword&gt;*Brucellosis&lt;/keyword&gt;&lt;keyword&gt;*Hearing loss&lt;/keyword&gt;&lt;keyword&gt;*Neurobrucellosis&lt;/keyword&gt;&lt;keyword&gt;*Spastic paraparesis&lt;/keyword&gt;&lt;keyword&gt;*Spinal cord&lt;/keyword&gt;&lt;/keywords&gt;&lt;dates&gt;&lt;year&gt;2018&lt;/year&gt;&lt;pub-dates&gt;&lt;date&gt;Feb 15&lt;/date&gt;&lt;/pub-dates&gt;&lt;/dates&gt;&lt;isbn&gt;0022-510x&lt;/isbn&gt;&lt;accession-num&gt;29406895&lt;/accession-num&gt;&lt;urls&gt;&lt;/urls&gt;&lt;custom1&gt;54&lt;/custom1&gt;&lt;electronic-resource-num&gt;10.1016/j.jns.2017.12.03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5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3CB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ains&lt;/Author&gt;&lt;Year&gt;2018&lt;/Year&gt;&lt;RecNum&gt;43&lt;/RecNum&gt;&lt;DisplayText&gt;(20)&lt;/DisplayText&gt;&lt;record&gt;&lt;rec-number&gt;43&lt;/rec-number&gt;&lt;foreign-keys&gt;&lt;key app="EN" db-id="e292sw52gp0vsrev2pp59ptftf9zsrrxrasr" timestamp="1611228332"&gt;43&lt;/key&gt;&lt;/foreign-keys&gt;&lt;ref-type name="Journal Article"&gt;17&lt;/ref-type&gt;&lt;contributors&gt;&lt;authors&gt;&lt;author&gt;Bains, R.&lt;/author&gt;&lt;author&gt;Dahhan, T.&lt;/author&gt;&lt;author&gt;Belzowski, A.&lt;/author&gt;&lt;author&gt;Heinze, E. R.&lt;/author&gt;&lt;author&gt;Wong, A. L.&lt;/author&gt;&lt;author&gt;Clements, P. J.&lt;/author&gt;&lt;/authors&gt;&lt;/contributors&gt;&lt;auth-address&gt;UCLA-Olive View Rheumatology Program, Division of Rheumatology, Olive View-UCLA Medical Center, 14445 Olive View Drive, 2B182, Sylmar, CA 91342, USA.&amp;#xD;UCLA-Olive View Internal Medicine Program, Department of Medicine, Olive View-UCLA Medical Center, 14445 Olive View Drive, 2B182, Sylmar, CA 91342, USA.&lt;/auth-address&gt;&lt;titles&gt;&lt;title&gt;An Interesting Case of Neurobrucellosis Mimicking Neuropsychiatric Lupus&lt;/title&gt;&lt;secondary-title&gt;Case Rep Rheumatol&lt;/secondary-title&gt;&lt;/titles&gt;&lt;periodical&gt;&lt;full-title&gt;Case Rep Rheumatol&lt;/full-title&gt;&lt;/periodical&gt;&lt;pages&gt;9793535&lt;/pages&gt;&lt;volume&gt;2018&lt;/volume&gt;&lt;edition&gt;2018/08/04&lt;/edition&gt;&lt;dates&gt;&lt;year&gt;2018&lt;/year&gt;&lt;/dates&gt;&lt;isbn&gt;2090-6889 (Print)&amp;#xD;2090-6897&lt;/isbn&gt;&lt;accession-num&gt;30073110&lt;/accession-num&gt;&lt;urls&gt;&lt;/urls&gt;&lt;custom1&gt;55&lt;/custom1&gt;&lt;custom2&gt;PMC6057280&lt;/custom2&gt;&lt;electronic-resource-num&gt;10.1155/2018/979353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5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5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aaGFuZzwvQXV0aG9yPjxZZWFyPjIwMTc8L1llYXI+PFJl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aaGFuZzwvQXV0aG9yPjxZZWFyPjIwMTc8L1llYXI+PFJl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5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0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enVyPC9BdXRob3I+PFllYXI+MjAxNzwvWWVhcj48UmVj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enVyPC9BdXRob3I+PFllYXI+MjAxNzwvWWVhcj48UmVj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6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6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Pendela&lt;/Author&gt;&lt;Year&gt;2017&lt;/Year&gt;&lt;RecNum&gt;76&lt;/RecNum&gt;&lt;DisplayText&gt;(23)&lt;/DisplayText&gt;&lt;record&gt;&lt;rec-number&gt;76&lt;/rec-number&gt;&lt;foreign-keys&gt;&lt;key app="EN" db-id="e292sw52gp0vsrev2pp59ptftf9zsrrxrasr" timestamp="1611228332"&gt;76&lt;/key&gt;&lt;/foreign-keys&gt;&lt;ref-type name="Journal Article"&gt;17&lt;/ref-type&gt;&lt;contributors&gt;&lt;authors&gt;&lt;author&gt;Pendela, S. V.&lt;/author&gt;&lt;author&gt;Agrawal, N.&lt;/author&gt;&lt;author&gt;Mathew, T.&lt;/author&gt;&lt;author&gt;Vidyasagar, S.&lt;/author&gt;&lt;author&gt;Kudaravalli, P.&lt;/author&gt;&lt;/authors&gt;&lt;/contributors&gt;&lt;auth-address&gt;Junior Resident, Department of Internal Medicine, Kasturba Medical College , Manipal, Karnataka, India .&amp;#xD;Professor and Head of unit, Department of Internal Medicine, Kasturba Medical College , Manipal, Karnataka, India .&amp;#xD;Intern, Department of Internal Medicine, Kasturba Medical College , Manipal, Karnataka, India .&lt;/auth-address&gt;&lt;titles&gt;&lt;title&gt;An Uncommon Presentation of Brucella Endocarditis Masquerading as Neurobrucellosis&lt;/title&gt;&lt;secondary-title&gt;J Clin Diagn Res&lt;/secondary-title&gt;&lt;/titles&gt;&lt;periodical&gt;&lt;full-title&gt;J Clin Diagn Res&lt;/full-title&gt;&lt;/periodical&gt;&lt;pages&gt;Od10-od11&lt;/pages&gt;&lt;volume&gt;11&lt;/volume&gt;&lt;number&gt;2&lt;/number&gt;&lt;edition&gt;2017/04/08&lt;/edition&gt;&lt;keywords&gt;&lt;keyword&gt;Brucellosis&lt;/keyword&gt;&lt;keyword&gt;Infectious diseases&lt;/keyword&gt;&lt;keyword&gt;Microbiology&lt;/keyword&gt;&lt;keyword&gt;Pyrexia of unknown origin&lt;/keyword&gt;&lt;keyword&gt;Stroke&lt;/keyword&gt;&lt;/keywords&gt;&lt;dates&gt;&lt;year&gt;2017&lt;/year&gt;&lt;pub-dates&gt;&lt;date&gt;Feb&lt;/date&gt;&lt;/pub-dates&gt;&lt;/dates&gt;&lt;isbn&gt;2249-782X (Print)&amp;#xD;0973-709x&lt;/isbn&gt;&lt;accession-num&gt;28384918&lt;/accession-num&gt;&lt;urls&gt;&lt;/urls&gt;&lt;custom1&gt;67&lt;/custom1&gt;&lt;custom2&gt;PMC5376826&lt;/custom2&gt;&lt;electronic-resource-num&gt;10.7860/jcdr/2017/22979.927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6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Ibrahimagić&lt;/Author&gt;&lt;Year&gt;2017&lt;/Year&gt;&lt;RecNum&gt;84&lt;/RecNum&gt;&lt;DisplayText&gt;(24)&lt;/DisplayText&gt;&lt;record&gt;&lt;rec-number&gt;84&lt;/rec-number&gt;&lt;foreign-keys&gt;&lt;key app="EN" db-id="e292sw52gp0vsrev2pp59ptftf9zsrrxrasr" timestamp="1611228332"&gt;84&lt;/key&gt;&lt;/foreign-keys&gt;&lt;ref-type name="Journal Article"&gt;17&lt;/ref-type&gt;&lt;contributors&gt;&lt;authors&gt;&lt;author&gt;Ibrahimagić, OĆ&lt;/author&gt;&lt;author&gt;Smajlović, D.&lt;/author&gt;&lt;author&gt;Dostović, Z.&lt;/author&gt;&lt;author&gt;Iljazović, A.&lt;/author&gt;&lt;author&gt;Kojić, B.&lt;/author&gt;&lt;author&gt;Zonić, L.&lt;/author&gt;&lt;/authors&gt;&lt;/contributors&gt;&lt;auth-address&gt;a Department of Neurology , University Cinical Centre Tuzla, University of Tuzla , Tuzla , Bosnia and Herzegovina.&lt;/auth-address&gt;&lt;titles&gt;&lt;title&gt;Neurobrucellosis and cerebral venous sinus thrombosis: a case report&lt;/title&gt;&lt;secondary-title&gt;Acta Clin Belg&lt;/secondary-title&gt;&lt;/titles&gt;&lt;periodical&gt;&lt;full-title&gt;Acta Clin Belg&lt;/full-title&gt;&lt;/periodical&gt;&lt;pages&gt;343-345&lt;/pages&gt;&lt;volume&gt;72&lt;/volume&gt;&lt;number&gt;5&lt;/number&gt;&lt;edition&gt;2016/11/04&lt;/edition&gt;&lt;keywords&gt;&lt;keyword&gt;Brucellosis/complications/*diagnosis&lt;/keyword&gt;&lt;keyword&gt;Female&lt;/keyword&gt;&lt;keyword&gt;Humans&lt;/keyword&gt;&lt;keyword&gt;Middle Aged&lt;/keyword&gt;&lt;keyword&gt;Sinus Thrombosis, Intracranial/*diagnosis/microbiology&lt;/keyword&gt;&lt;keyword&gt;Cerebral venous sinus thrombosis&lt;/keyword&gt;&lt;keyword&gt;Co-morbidity&lt;/keyword&gt;&lt;keyword&gt;Neurobrucellosis&lt;/keyword&gt;&lt;/keywords&gt;&lt;dates&gt;&lt;year&gt;2017&lt;/year&gt;&lt;pub-dates&gt;&lt;date&gt;Oct&lt;/date&gt;&lt;/pub-dates&gt;&lt;/dates&gt;&lt;isbn&gt;1784-3286&lt;/isbn&gt;&lt;accession-num&gt;27806679&lt;/accession-num&gt;&lt;urls&gt;&lt;/urls&gt;&lt;custom1&gt;72&lt;/custom1&gt;&lt;electronic-resource-num&gt;10.1080/17843286.2016.125138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7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7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w7xuZMO8ejwvQXV0aG9yPjxZZWFyPjIwMTc8L1llYXI+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w7xuZMO8ejwvQXV0aG9yPjxZZWFyPjIwMTc8L1llYXI+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7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7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Farhan&lt;/Author&gt;&lt;Year&gt;2017&lt;/Year&gt;&lt;RecNum&gt;61&lt;/RecNum&gt;&lt;DisplayText&gt;(26)&lt;/DisplayText&gt;&lt;record&gt;&lt;rec-number&gt;61&lt;/rec-number&gt;&lt;foreign-keys&gt;&lt;key app="EN" db-id="e292sw52gp0vsrev2pp59ptftf9zsrrxrasr" timestamp="1611228332"&gt;61&lt;/key&gt;&lt;/foreign-keys&gt;&lt;ref-type name="Journal Article"&gt;17&lt;/ref-type&gt;&lt;contributors&gt;&lt;authors&gt;&lt;author&gt;Farhan, N.&lt;/author&gt;&lt;author&gt;Khan, E. A.&lt;/author&gt;&lt;author&gt;Ahmad, A.&lt;/author&gt;&lt;author&gt;Ahmed, K. S.&lt;/author&gt;&lt;/authors&gt;&lt;/contributors&gt;&lt;auth-address&gt;Shifa International Hospital, Islamabad, Pakistan.&lt;/auth-address&gt;&lt;titles&gt;&lt;title&gt;Neurobrucellosis: A report of two cases&lt;/title&gt;&lt;secondary-title&gt;J Pak Med Assoc&lt;/secondary-title&gt;&lt;/titles&gt;&lt;periodical&gt;&lt;full-title&gt;J Pak Med Assoc&lt;/full-title&gt;&lt;/periodical&gt;&lt;pages&gt;1762-1763&lt;/pages&gt;&lt;volume&gt;67&lt;/volume&gt;&lt;number&gt;11&lt;/number&gt;&lt;edition&gt;2017/11/25&lt;/edition&gt;&lt;keywords&gt;&lt;keyword&gt;Adolescent&lt;/keyword&gt;&lt;keyword&gt;Adult&lt;/keyword&gt;&lt;keyword&gt;Animals&lt;/keyword&gt;&lt;keyword&gt;Anti-Bacterial Agents/therapeutic use&lt;/keyword&gt;&lt;keyword&gt;Antibodies, Bacterial/blood/cerebrospinal fluid&lt;/keyword&gt;&lt;keyword&gt;Brucella abortus/genetics/immunology&lt;/keyword&gt;&lt;keyword&gt;*Brucellosis/complications/diagnosis/drug therapy&lt;/keyword&gt;&lt;keyword&gt;*Central Nervous System Infections/diagnosis/drug therapy/etiology&lt;/keyword&gt;&lt;keyword&gt;Female&lt;/keyword&gt;&lt;keyword&gt;Humans&lt;/keyword&gt;&lt;keyword&gt;Male&lt;/keyword&gt;&lt;keyword&gt;Pakistan&lt;/keyword&gt;&lt;keyword&gt;Zoonoses&lt;/keyword&gt;&lt;keyword&gt;Brucellosis, Neurobrucellosis.&lt;/keyword&gt;&lt;/keywords&gt;&lt;dates&gt;&lt;year&gt;2017&lt;/year&gt;&lt;pub-dates&gt;&lt;date&gt;Nov&lt;/date&gt;&lt;/pub-dates&gt;&lt;/dates&gt;&lt;isbn&gt;0030-9982 (Print)&amp;#xD;0030-9982&lt;/isbn&gt;&lt;accession-num&gt;29171578&lt;/accession-num&gt;&lt;urls&gt;&lt;/urls&gt;&lt;custom1&gt;75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7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7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Dar&lt;/Author&gt;&lt;Year&gt;2017&lt;/Year&gt;&lt;RecNum&gt;65&lt;/RecNum&gt;&lt;DisplayText&gt;(27)&lt;/DisplayText&gt;&lt;record&gt;&lt;rec-number&gt;65&lt;/rec-number&gt;&lt;foreign-keys&gt;&lt;key app="EN" db-id="e292sw52gp0vsrev2pp59ptftf9zsrrxrasr" timestamp="1611228332"&gt;65&lt;/key&gt;&lt;/foreign-keys&gt;&lt;ref-type name="Journal Article"&gt;17&lt;/ref-type&gt;&lt;contributors&gt;&lt;authors&gt;&lt;author&gt;Dar, W.&lt;/author&gt;&lt;author&gt;Latief, M.&lt;/author&gt;&lt;author&gt;Dar, I.&lt;/author&gt;&lt;author&gt;Sofi, N.&lt;/author&gt;&lt;/authors&gt;&lt;/contributors&gt;&lt;auth-address&gt;Department of Internal Medicine, Shere Kashmir Institute of Medical Sciences, Soura, Jammu and Kashmir, India.&lt;/auth-address&gt;&lt;titles&gt;&lt;title&gt;Meningitis, polyradiculopathy, and optic nerve involvement in neurobrucellosis: A rare clinical presentation&lt;/title&gt;&lt;secondary-title&gt;Neurol India&lt;/secondary-title&gt;&lt;/titles&gt;&lt;periodical&gt;&lt;full-title&gt;Neurol India&lt;/full-title&gt;&lt;/periodical&gt;&lt;pages&gt;1142-1144&lt;/pages&gt;&lt;volume&gt;65&lt;/volume&gt;&lt;number&gt;5&lt;/number&gt;&lt;edition&gt;2017/09/08&lt;/edition&gt;&lt;keywords&gt;&lt;keyword&gt;Brain Diseases/*complications&lt;/keyword&gt;&lt;keyword&gt;Brucella melitensis/isolation &amp;amp; purification&lt;/keyword&gt;&lt;keyword&gt;Brucellosis/*complications&lt;/keyword&gt;&lt;keyword&gt;Female&lt;/keyword&gt;&lt;keyword&gt;Humans&lt;/keyword&gt;&lt;keyword&gt;Meningitis/*etiology&lt;/keyword&gt;&lt;keyword&gt;Optic Nerve Diseases/*etiology&lt;/keyword&gt;&lt;keyword&gt;Polyradiculoneuropathy/*etiology&lt;/keyword&gt;&lt;keyword&gt;Young Adult&lt;/keyword&gt;&lt;/keywords&gt;&lt;dates&gt;&lt;year&gt;2017&lt;/year&gt;&lt;pub-dates&gt;&lt;date&gt;Sep-Oct&lt;/date&gt;&lt;/pub-dates&gt;&lt;/dates&gt;&lt;isbn&gt;0028-3886 (Print)&amp;#xD;0028-3886&lt;/isbn&gt;&lt;accession-num&gt;28879916&lt;/accession-num&gt;&lt;urls&gt;&lt;/urls&gt;&lt;custom1&gt;78&lt;/custom1&gt;&lt;electronic-resource-num&gt;10.4103/neuroindia.NI_127_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7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7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6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HF3YWlmbHk8L0F1dGhvcj48WWVhcj4yMDE3PC9ZZWFy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HF3YWlmbHk8L0F1dGhvcj48WWVhcj4yMDE3PC9ZZWFy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8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8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kcay&lt;/Author&gt;&lt;Year&gt;2017&lt;/Year&gt;&lt;RecNum&gt;89&lt;/RecNum&gt;&lt;DisplayText&gt;(29)&lt;/DisplayText&gt;&lt;record&gt;&lt;rec-number&gt;89&lt;/rec-number&gt;&lt;foreign-keys&gt;&lt;key app="EN" db-id="e292sw52gp0vsrev2pp59ptftf9zsrrxrasr" timestamp="1611228332"&gt;89&lt;/key&gt;&lt;/foreign-keys&gt;&lt;ref-type name="Journal Article"&gt;17&lt;/ref-type&gt;&lt;contributors&gt;&lt;authors&gt;&lt;author&gt;Akcay, Hİ&lt;/author&gt;&lt;author&gt;Kurtuncu, M.&lt;/author&gt;&lt;author&gt;Celik, S. Y.&lt;/author&gt;&lt;author&gt;Gunduz, T.&lt;/author&gt;&lt;author&gt;Eraksoy, M.&lt;/author&gt;&lt;/authors&gt;&lt;/contributors&gt;&lt;auth-address&gt;Department of Neurology, Istanbul Faculty of Medicine, Istanbul University, Istanbul, Turkey.&amp;#xD;Department of Neurology, Istanbul Faculty of Medicine, Istanbul University, Istanbul, Turkey. murat.kurtuncu@istanbul.edu.tr.&lt;/auth-address&gt;&lt;titles&gt;&lt;title&gt;Neurobrucellosis presenting with mania&lt;/title&gt;&lt;secondary-title&gt;Acta Neurol Belg&lt;/secondary-title&gt;&lt;/titles&gt;&lt;periodical&gt;&lt;full-title&gt;Acta Neurol Belg&lt;/full-title&gt;&lt;/periodical&gt;&lt;pages&gt;373-375&lt;/pages&gt;&lt;volume&gt;117&lt;/volume&gt;&lt;number&gt;1&lt;/number&gt;&lt;edition&gt;2016/05/14&lt;/edition&gt;&lt;keywords&gt;&lt;keyword&gt;Bipolar Disorder/*complications/diagnostic imaging/*microbiology&lt;/keyword&gt;&lt;keyword&gt;Brucella/*pathogenicity&lt;/keyword&gt;&lt;keyword&gt;Brucellosis/*complications/diagnostic imaging&lt;/keyword&gt;&lt;keyword&gt;Humans&lt;/keyword&gt;&lt;keyword&gt;Magnetic Resonance Imaging&lt;/keyword&gt;&lt;keyword&gt;Male&lt;/keyword&gt;&lt;keyword&gt;Middle Aged&lt;/keyword&gt;&lt;keyword&gt;*Bipolar disorder&lt;/keyword&gt;&lt;keyword&gt;*Neurobrucellosis&lt;/keyword&gt;&lt;keyword&gt;*Neuropsychiatric symptoms&lt;/keyword&gt;&lt;/keywords&gt;&lt;dates&gt;&lt;year&gt;2017&lt;/year&gt;&lt;pub-dates&gt;&lt;date&gt;Mar&lt;/date&gt;&lt;/pub-dates&gt;&lt;/dates&gt;&lt;isbn&gt;0300-9009&lt;/isbn&gt;&lt;accession-num&gt;27169669&lt;/accession-num&gt;&lt;urls&gt;&lt;/urls&gt;&lt;custom1&gt;82&lt;/custom1&gt;&lt;electronic-resource-num&gt;10.1007/s13760-016-0648-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2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8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8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Yilmaz&lt;/Author&gt;&lt;Year&gt;2016&lt;/Year&gt;&lt;RecNum&gt;97&lt;/RecNum&gt;&lt;DisplayText&gt;(30)&lt;/DisplayText&gt;&lt;record&gt;&lt;rec-number&gt;97&lt;/rec-number&gt;&lt;foreign-keys&gt;&lt;key app="EN" db-id="e292sw52gp0vsrev2pp59ptftf9zsrrxrasr" timestamp="1611228332"&gt;97&lt;/key&gt;&lt;/foreign-keys&gt;&lt;ref-type name="Journal Article"&gt;17&lt;/ref-type&gt;&lt;contributors&gt;&lt;authors&gt;&lt;author&gt;Yilmaz, S.&lt;/author&gt;&lt;author&gt;Avcu, G.&lt;/author&gt;&lt;author&gt;Beyazal, M.&lt;/author&gt;&lt;author&gt;Arslan, M.&lt;/author&gt;&lt;/authors&gt;&lt;/contributors&gt;&lt;auth-address&gt;Yuzuncu Yil University, Medical Faculty, Department of Pediatrics, Division of Child Neurology, Van, Turkey. Electronic address: sanem.yilmaz@ege.edu.tr.&amp;#xD;Ege University, Medical Faculty, Department of Pediatrics, Division of Pediatric Infectious Diseases, Izmir, Turkey.&amp;#xD;Yuzuncu Yil University, Medical Faculty, Department of Radiology, Van, Turkey.&amp;#xD;Yuzuncu Yil University, Medical Faculty, Department of Neurosurgery, Van, Turkey.&lt;/auth-address&gt;&lt;titles&gt;&lt;title&gt;A rare cause of seizures: brucellar brain abscess&lt;/title&gt;&lt;secondary-title&gt;Braz J Infect Dis&lt;/secondary-title&gt;&lt;/titles&gt;&lt;periodical&gt;&lt;full-title&gt;Braz J Infect Dis&lt;/full-title&gt;&lt;/periodical&gt;&lt;pages&gt;310-1&lt;/pages&gt;&lt;volume&gt;20&lt;/volume&gt;&lt;number&gt;3&lt;/number&gt;&lt;edition&gt;2016/03/06&lt;/edition&gt;&lt;keywords&gt;&lt;keyword&gt;Brain Abscess/*complications/diagnostic imaging/microbiology&lt;/keyword&gt;&lt;keyword&gt;Brucellosis/*complications/diagnostic imaging&lt;/keyword&gt;&lt;keyword&gt;Child&lt;/keyword&gt;&lt;keyword&gt;Female&lt;/keyword&gt;&lt;keyword&gt;Humans&lt;/keyword&gt;&lt;keyword&gt;Seizures/diagnostic imaging/*etiology&lt;/keyword&gt;&lt;keyword&gt;Tomography, X-Ray Computed&lt;/keyword&gt;&lt;/keywords&gt;&lt;dates&gt;&lt;year&gt;2016&lt;/year&gt;&lt;pub-dates&gt;&lt;date&gt;May-Jun&lt;/date&gt;&lt;/pub-dates&gt;&lt;/dates&gt;&lt;isbn&gt;1413-8670&lt;/isbn&gt;&lt;accession-num&gt;26945105&lt;/accession-num&gt;&lt;urls&gt;&lt;/urls&gt;&lt;custom1&gt;84&lt;/custom1&gt;&lt;electronic-resource-num&gt;10.1016/j.bjid.2015.12.01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8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8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3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udhamshu&lt;/Author&gt;&lt;Year&gt;2016&lt;/Year&gt;&lt;RecNum&gt;90&lt;/RecNum&gt;&lt;DisplayText&gt;(31)&lt;/DisplayText&gt;&lt;record&gt;&lt;rec-number&gt;90&lt;/rec-number&gt;&lt;foreign-keys&gt;&lt;key app="EN" db-id="e292sw52gp0vsrev2pp59ptftf9zsrrxrasr" timestamp="1611228332"&gt;90&lt;/key&gt;&lt;/foreign-keys&gt;&lt;ref-type name="Journal Article"&gt;17&lt;/ref-type&gt;&lt;contributors&gt;&lt;authors&gt;&lt;author&gt;Sudhamshu, K. C.&lt;/author&gt;&lt;author&gt;Kumar, A. R.&lt;/author&gt;&lt;author&gt;Dias, M.&lt;/author&gt;&lt;author&gt;Shubha, A. M.&lt;/author&gt;&lt;author&gt;Das, K.&lt;/author&gt;&lt;/authors&gt;&lt;/contributors&gt;&lt;auth-address&gt;Department of Pediatric Surgery, St. John&amp;apos;s Medical College Hospital, St. John&amp;apos;s National Academy of Health Sciences, Bangalore, Karnataka, 560034, India.&amp;#xD;Department of Microbiology, St. John&amp;apos;s Medical College Hospital, Bangalore, Karnataka, India.&amp;#xD;Department of Pediatric Surgery, St. John&amp;apos;s Medical College Hospital, St. John&amp;apos;s National Academy of Health Sciences, Bangalore, Karnataka, 560034, India. kanishkadas@hotmail.com.&lt;/auth-address&gt;&lt;titles&gt;&lt;title&gt;Neurobrucellosis Infection of Ventriculoperitoneal Shunt Presenting as Peritonitis&lt;/title&gt;&lt;secondary-title&gt;Indian J Pediatr&lt;/secondary-title&gt;&lt;/titles&gt;&lt;periodical&gt;&lt;full-title&gt;Indian J Pediatr&lt;/full-title&gt;&lt;/periodical&gt;&lt;pages&gt;1024&lt;/pages&gt;&lt;volume&gt;83&lt;/volume&gt;&lt;number&gt;9&lt;/number&gt;&lt;edition&gt;2016/05/05&lt;/edition&gt;&lt;keywords&gt;&lt;keyword&gt;Brucellosis/*diagnosis&lt;/keyword&gt;&lt;keyword&gt;Child&lt;/keyword&gt;&lt;keyword&gt;Humans&lt;/keyword&gt;&lt;keyword&gt;Hydrocephalus&lt;/keyword&gt;&lt;keyword&gt;Male&lt;/keyword&gt;&lt;keyword&gt;Peritonitis/*diagnosis&lt;/keyword&gt;&lt;keyword&gt;*Ventriculoperitoneal Shunt&lt;/keyword&gt;&lt;/keywords&gt;&lt;dates&gt;&lt;year&gt;2016&lt;/year&gt;&lt;pub-dates&gt;&lt;date&gt;Sep&lt;/date&gt;&lt;/pub-dates&gt;&lt;/dates&gt;&lt;isbn&gt;0019-5456&lt;/isbn&gt;&lt;accession-num&gt;27142599&lt;/accession-num&gt;&lt;urls&gt;&lt;/urls&gt;&lt;custom1&gt;86&lt;/custom1&gt;&lt;electronic-resource-num&gt;10.1007/s12098-016-2127-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8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8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Raina&lt;/Author&gt;&lt;Year&gt;2016&lt;/Year&gt;&lt;RecNum&gt;101&lt;/RecNum&gt;&lt;DisplayText&gt;(32)&lt;/DisplayText&gt;&lt;record&gt;&lt;rec-number&gt;101&lt;/rec-number&gt;&lt;foreign-keys&gt;&lt;key app="EN" db-id="e292sw52gp0vsrev2pp59ptftf9zsrrxrasr" timestamp="1611228332"&gt;101&lt;/key&gt;&lt;/foreign-keys&gt;&lt;ref-type name="Journal Article"&gt;17&lt;/ref-type&gt;&lt;contributors&gt;&lt;authors&gt;&lt;author&gt;Raina, S.&lt;/author&gt;&lt;author&gt;Sharma, A.&lt;/author&gt;&lt;author&gt;Sharma, R.&lt;/author&gt;&lt;author&gt;Bhardwaj, A.&lt;/author&gt;&lt;/authors&gt;&lt;/contributors&gt;&lt;auth-address&gt;Department of Medicine, Dr. RPGMC, Tanda, Kangra 176001, India.&amp;#xD;Department of Neurology, Dr. RPGMC, Tanda, Kangra 176001, India.&lt;/auth-address&gt;&lt;titles&gt;&lt;title&gt;Neurobrucellosis: A Case Report from Himachal Pradesh, India, and Review of the Literature&lt;/title&gt;&lt;secondary-title&gt;Case Rep Infect Dis&lt;/secondary-title&gt;&lt;/titles&gt;&lt;periodical&gt;&lt;full-title&gt;Case Rep Infect Dis&lt;/full-title&gt;&lt;/periodical&gt;&lt;pages&gt;2019535&lt;/pages&gt;&lt;volume&gt;2016&lt;/volume&gt;&lt;edition&gt;2016/11/08&lt;/edition&gt;&lt;dates&gt;&lt;year&gt;2016&lt;/year&gt;&lt;/dates&gt;&lt;isbn&gt;2090-6625 (Print)&lt;/isbn&gt;&lt;accession-num&gt;27818809&lt;/accession-num&gt;&lt;urls&gt;&lt;/urls&gt;&lt;custom1&gt;87&lt;/custom1&gt;&lt;custom2&gt;PMC5081455&lt;/custom2&gt;&lt;electronic-resource-num&gt;10.1155/2016/201953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8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8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1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8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2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88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88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4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88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5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88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6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880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7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88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881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4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dWVzbGF0aTwvQXV0aG9yPjxZZWFyPjIwMTY8L1llYXI+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881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0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hhamFuPC9BdXRob3I+PFllYXI+MjAxNjwvWWVhcj48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YWhhamFuPC9BdXRob3I+PFllYXI+MjAxNjwvWWVhcj48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09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9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hademi&lt;/Author&gt;&lt;Year&gt;2016&lt;/Year&gt;&lt;RecNum&gt;81&lt;/RecNum&gt;&lt;DisplayText&gt;(35)&lt;/DisplayText&gt;&lt;record&gt;&lt;rec-number&gt;81&lt;/rec-number&gt;&lt;foreign-keys&gt;&lt;key app="EN" db-id="e292sw52gp0vsrev2pp59ptftf9zsrrxrasr" timestamp="1611228332"&gt;81&lt;/key&gt;&lt;/foreign-keys&gt;&lt;ref-type name="Journal Article"&gt;17&lt;/ref-type&gt;&lt;contributors&gt;&lt;authors&gt;&lt;author&gt;Khademi, A.&lt;/author&gt;&lt;author&gt;Poursadeghfard, M.&lt;/author&gt;&lt;author&gt;Nikandish Noubar, R.&lt;/author&gt;&lt;/authors&gt;&lt;/contributors&gt;&lt;auth-address&gt;Dept. of Neurology, Medical School, Shiraz University of Medical Sciences, Shiraz, Iran.&amp;#xD;Clinical Neurology Research Center, Dept. of Neurology, Medical School, Shiraz University of Medical Sciences, Shiraz, Iran.&amp;#xD;Dept. of Emergency Medicine, Medical School, Shiraz University of Medical Sciences, Shiraz, Iran.&lt;/auth-address&gt;&lt;titles&gt;&lt;title&gt;Neurobrucellosis Presented with a Hyperacute Onset: A Case Report&lt;/title&gt;&lt;secondary-title&gt;Iran J Public Health&lt;/secondary-title&gt;&lt;/titles&gt;&lt;periodical&gt;&lt;full-title&gt;Iran J Public Health&lt;/full-title&gt;&lt;/periodical&gt;&lt;pages&gt;1652-1655&lt;/pages&gt;&lt;volume&gt;45&lt;/volume&gt;&lt;number&gt;12&lt;/number&gt;&lt;edition&gt;2017/01/06&lt;/edition&gt;&lt;keywords&gt;&lt;keyword&gt;Hyperacute onset&lt;/keyword&gt;&lt;keyword&gt;Iran&lt;/keyword&gt;&lt;keyword&gt;Neurobrocellosis&lt;/keyword&gt;&lt;keyword&gt;Neurologic manifestation&lt;/keyword&gt;&lt;/keywords&gt;&lt;dates&gt;&lt;year&gt;2016&lt;/year&gt;&lt;pub-dates&gt;&lt;date&gt;Dec&lt;/date&gt;&lt;/pub-dates&gt;&lt;/dates&gt;&lt;isbn&gt;2251-6085 (Print)&amp;#xD;2251-6085&lt;/isbn&gt;&lt;accession-num&gt;28053932&lt;/accession-num&gt;&lt;urls&gt;&lt;/urls&gt;&lt;custom1&gt;94&lt;/custom1&gt;&lt;custom2&gt;PMC5207107&lt;/custom2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09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9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ayhan&lt;/Author&gt;&lt;Year&gt;2016&lt;/Year&gt;&lt;RecNum&gt;82&lt;/RecNum&gt;&lt;DisplayText&gt;(36)&lt;/DisplayText&gt;&lt;record&gt;&lt;rec-number&gt;82&lt;/rec-number&gt;&lt;foreign-keys&gt;&lt;key app="EN" db-id="e292sw52gp0vsrev2pp59ptftf9zsrrxrasr" timestamp="1611228332"&gt;82&lt;/key&gt;&lt;/foreign-keys&gt;&lt;ref-type name="Journal Article"&gt;17&lt;/ref-type&gt;&lt;contributors&gt;&lt;authors&gt;&lt;author&gt;Bayhan, G. I.&lt;/author&gt;&lt;author&gt;Ece, I.&lt;/author&gt;&lt;author&gt;Oner, A. F.&lt;/author&gt;&lt;/authors&gt;&lt;/contributors&gt;&lt;auth-address&gt;From the *Department of Pediatric Infectious Disease, †Department of Cardiology, and ‡Department of General Pediatrics, Yuzuncu Yil University Medical Faculty, Van, Turkey.&lt;/auth-address&gt;&lt;titles&gt;&lt;title&gt;Brucellar Aortitis and Meningoencephalitis in an Adolescent&lt;/title&gt;&lt;secondary-title&gt;Pediatr Infect Dis J&lt;/secondary-title&gt;&lt;/titles&gt;&lt;periodical&gt;&lt;full-title&gt;Pediatr Infect Dis J&lt;/full-title&gt;&lt;/periodical&gt;&lt;pages&gt;1368-1370&lt;/pages&gt;&lt;volume&gt;35&lt;/volume&gt;&lt;number&gt;12&lt;/number&gt;&lt;edition&gt;2016/11/11&lt;/edition&gt;&lt;keywords&gt;&lt;keyword&gt;*Aortitis&lt;/keyword&gt;&lt;keyword&gt;*Brucella&lt;/keyword&gt;&lt;keyword&gt;*Brucellosis&lt;/keyword&gt;&lt;keyword&gt;Child&lt;/keyword&gt;&lt;keyword&gt;Humans&lt;/keyword&gt;&lt;keyword&gt;Male&lt;/keyword&gt;&lt;keyword&gt;*Meningoencephalitis&lt;/keyword&gt;&lt;/keywords&gt;&lt;dates&gt;&lt;year&gt;2016&lt;/year&gt;&lt;pub-dates&gt;&lt;date&gt;Dec&lt;/date&gt;&lt;/pub-dates&gt;&lt;/dates&gt;&lt;isbn&gt;0891-3668&lt;/isbn&gt;&lt;accession-num&gt;27832029&lt;/accession-num&gt;&lt;urls&gt;&lt;/urls&gt;&lt;custom1&gt;103&lt;/custom1&gt;&lt;electronic-resource-num&gt;10.1097/inf.000000000000126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0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0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ajin&lt;/Author&gt;&lt;Year&gt;2016&lt;/Year&gt;&lt;RecNum&gt;102&lt;/RecNum&gt;&lt;DisplayText&gt;(37)&lt;/DisplayText&gt;&lt;record&gt;&lt;rec-number&gt;102&lt;/rec-number&gt;&lt;foreign-keys&gt;&lt;key app="EN" db-id="e292sw52gp0vsrev2pp59ptftf9zsrrxrasr" timestamp="1611228332"&gt;102&lt;/key&gt;&lt;/foreign-keys&gt;&lt;ref-type name="Journal Article"&gt;17&lt;/ref-type&gt;&lt;contributors&gt;&lt;authors&gt;&lt;author&gt;Bajin, M. D.&lt;/author&gt;&lt;author&gt;Savaş, Ö&lt;/author&gt;&lt;author&gt;Aslan, F.&lt;/author&gt;&lt;author&gt;Sennaroğlu, L.&lt;/author&gt;&lt;/authors&gt;&lt;/contributors&gt;&lt;auth-address&gt;Department of Otolaryngology, Hacettepe University Hospital, Ankara, Turkey.&amp;#xD;Department of Otolaryngology, Hacettepe University Faculty of Medicine, Ankara, Turkey.&amp;#xD;Audiology Unit, Department of Otolaryngology, Hacettepe University Hospital, Ankara, Turkey.&lt;/auth-address&gt;&lt;titles&gt;&lt;title&gt;Cochlear Implantation in Neurobrucellosis&lt;/title&gt;&lt;secondary-title&gt;Balkan Med J&lt;/secondary-title&gt;&lt;/titles&gt;&lt;periodical&gt;&lt;full-title&gt;Balkan Med J&lt;/full-title&gt;&lt;/periodical&gt;&lt;pages&gt;108-11&lt;/pages&gt;&lt;volume&gt;33&lt;/volume&gt;&lt;number&gt;1&lt;/number&gt;&lt;edition&gt;2016/03/12&lt;/edition&gt;&lt;keywords&gt;&lt;keyword&gt;Cochlear implantation&lt;/keyword&gt;&lt;keyword&gt;neurobrucellosis&lt;/keyword&gt;&lt;keyword&gt;sensorineural hearing loss&lt;/keyword&gt;&lt;/keywords&gt;&lt;dates&gt;&lt;year&gt;2016&lt;/year&gt;&lt;pub-dates&gt;&lt;date&gt;Jan&lt;/date&gt;&lt;/pub-dates&gt;&lt;/dates&gt;&lt;isbn&gt;2146-3123 (Print)&amp;#xD;2146-3123&lt;/isbn&gt;&lt;accession-num&gt;26966626&lt;/accession-num&gt;&lt;urls&gt;&lt;/urls&gt;&lt;custom1&gt;104&lt;/custom1&gt;&lt;custom2&gt;PMC4767300&lt;/custom2&gt;&lt;electronic-resource-num&gt;10.5152/balkanmedj.2015.1554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0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0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4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ZWtlPC9BdXRob3I+PFllYXI+MjAxNTwvWWVhcj48UmVj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ZWtlPC9BdXRob3I+PFllYXI+MjAxNTwvWWVhcj48UmVj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08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0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5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ZWtlPC9BdXRob3I+PFllYXI+MjAxNTwvWWVhcj48UmVj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ZWtlPC9BdXRob3I+PFllYXI+MjAxNTwvWWVhcj48UmVj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08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0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6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ZWtlPC9BdXRob3I+PFllYXI+MjAxNTwvWWVhcj48UmVj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ZWtlPC9BdXRob3I+PFllYXI+MjAxNTwvWWVhcj48UmVj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08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0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im&lt;/Author&gt;&lt;Year&gt;2015&lt;/Year&gt;&lt;RecNum&gt;104&lt;/RecNum&gt;&lt;DisplayText&gt;(39)&lt;/DisplayText&gt;&lt;record&gt;&lt;rec-number&gt;104&lt;/rec-number&gt;&lt;foreign-keys&gt;&lt;key app="EN" db-id="e292sw52gp0vsrev2pp59ptftf9zsrrxrasr" timestamp="1611228332"&gt;104&lt;/key&gt;&lt;/foreign-keys&gt;&lt;ref-type name="Journal Article"&gt;17&lt;/ref-type&gt;&lt;contributors&gt;&lt;authors&gt;&lt;author&gt;Kim, E. J.&lt;/author&gt;&lt;author&gt;Lee, S. J.&lt;/author&gt;&lt;author&gt;Ahn, E. Y.&lt;/author&gt;&lt;author&gt;Ryu, D. G.&lt;/author&gt;&lt;author&gt;Choi, Y. H.&lt;/author&gt;&lt;author&gt;Kim, T. H.&lt;/author&gt;&lt;/authors&gt;&lt;/contributors&gt;&lt;auth-address&gt;Department of Internal Medicine, Pusan National University Yangsan Hospital, Yangsan, Korea.&lt;/auth-address&gt;&lt;titles&gt;&lt;title&gt;Relapsed Brucellosis Presenting as Neurobrucellosis with Cerebral Vasculitis in a Patient Previously Diagnosed with Brucellar Spondylitis: A Case Report&lt;/title&gt;&lt;secondary-title&gt;Infect Chemother&lt;/secondary-title&gt;&lt;/titles&gt;&lt;periodical&gt;&lt;full-title&gt;Infect Chemother&lt;/full-title&gt;&lt;/periodical&gt;&lt;pages&gt;268-71&lt;/pages&gt;&lt;volume&gt;47&lt;/volume&gt;&lt;number&gt;4&lt;/number&gt;&lt;edition&gt;2016/01/21&lt;/edition&gt;&lt;keywords&gt;&lt;keyword&gt;Brucellosis&lt;/keyword&gt;&lt;keyword&gt;Cerebral vasculitis&lt;/keyword&gt;&lt;keyword&gt;Neurobrucellosis&lt;/keyword&gt;&lt;/keywords&gt;&lt;dates&gt;&lt;year&gt;2015&lt;/year&gt;&lt;pub-dates&gt;&lt;date&gt;Dec&lt;/date&gt;&lt;/pub-dates&gt;&lt;/dates&gt;&lt;isbn&gt;2093-2340 (Print)&amp;#xD;1598-8112&lt;/isbn&gt;&lt;accession-num&gt;26788412&lt;/accession-num&gt;&lt;urls&gt;&lt;/urls&gt;&lt;custom1&gt;113&lt;/custom1&gt;&lt;custom2&gt;PMC4716280&lt;/custom2&gt;&lt;electronic-resource-num&gt;10.3947/ic.2015.47.4.26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3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1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ufan&lt;/Author&gt;&lt;Year&gt;2014&lt;/Year&gt;&lt;RecNum&gt;125&lt;/RecNum&gt;&lt;DisplayText&gt;(40)&lt;/DisplayText&gt;&lt;record&gt;&lt;rec-number&gt;125&lt;/rec-number&gt;&lt;foreign-keys&gt;&lt;key app="EN" db-id="e292sw52gp0vsrev2pp59ptftf9zsrrxrasr" timestamp="1611228332"&gt;125&lt;/key&gt;&lt;/foreign-keys&gt;&lt;ref-type name="Journal Article"&gt;17&lt;/ref-type&gt;&lt;contributors&gt;&lt;authors&gt;&lt;author&gt;Tufan, K.&lt;/author&gt;&lt;author&gt;Aydemir, F.&lt;/author&gt;&lt;author&gt;Sarica, F. B.&lt;/author&gt;&lt;author&gt;Kursun, E.&lt;/author&gt;&lt;author&gt;Kardes, Ö&lt;/author&gt;&lt;author&gt;Cekinmez, M.&lt;/author&gt;&lt;author&gt;Caner, H.&lt;/author&gt;&lt;/authors&gt;&lt;/contributors&gt;&lt;auth-address&gt;Department of Neurosurgery, Faculty of Medicine, Baskent University, Adana, Turkey.&amp;#xD;Department of Infection Diseases, Faculty of Medicine, Baskent University, Adana, Turkey.&lt;/auth-address&gt;&lt;titles&gt;&lt;title&gt;A extremely rare case of cervical intramedullary granuloma due to Brucella accompanied by Chiari Type-1 malformation&lt;/title&gt;&lt;secondary-title&gt;Asian J Neurosurg&lt;/secondary-title&gt;&lt;/titles&gt;&lt;periodical&gt;&lt;full-title&gt;Asian J Neurosurg&lt;/full-title&gt;&lt;/periodical&gt;&lt;pages&gt;173-6&lt;/pages&gt;&lt;volume&gt;9&lt;/volume&gt;&lt;number&gt;3&lt;/number&gt;&lt;edition&gt;2015/02/17&lt;/edition&gt;&lt;keywords&gt;&lt;keyword&gt;Brucella&lt;/keyword&gt;&lt;keyword&gt;Chiari Type-1 malformation&lt;/keyword&gt;&lt;keyword&gt;cervical region&lt;/keyword&gt;&lt;keyword&gt;spinal intramedullary granuloma&lt;/keyword&gt;&lt;/keywords&gt;&lt;dates&gt;&lt;year&gt;2014&lt;/year&gt;&lt;pub-dates&gt;&lt;date&gt;Jul-Sep&lt;/date&gt;&lt;/pub-dates&gt;&lt;/dates&gt;&lt;isbn&gt;1793-5482 (Print)&lt;/isbn&gt;&lt;accession-num&gt;25685211&lt;/accession-num&gt;&lt;urls&gt;&lt;/urls&gt;&lt;custom1&gt;122&lt;/custom1&gt;&lt;custom2&gt;PMC4323904&lt;/custom2&gt;&lt;electronic-resource-num&gt;10.4103/1793-5482.14274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2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2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5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YWpkaW5pPC9BdXRob3I+PFllYXI+MjAxNDwvWWVhcj48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UYWpkaW5pPC9BdXRob3I+PFllYXI+MjAxNDwvWWVhcj48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2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2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esav&lt;/Author&gt;&lt;Year&gt;2014&lt;/Year&gt;&lt;RecNum&gt;141&lt;/RecNum&gt;&lt;DisplayText&gt;(42)&lt;/DisplayText&gt;&lt;record&gt;&lt;rec-number&gt;141&lt;/rec-number&gt;&lt;foreign-keys&gt;&lt;key app="EN" db-id="e292sw52gp0vsrev2pp59ptftf9zsrrxrasr" timestamp="1611228332"&gt;141&lt;/key&gt;&lt;/foreign-keys&gt;&lt;ref-type name="Journal Article"&gt;17&lt;/ref-type&gt;&lt;contributors&gt;&lt;authors&gt;&lt;author&gt;Kesav, P.&lt;/author&gt;&lt;author&gt;Vishnu, V. Y.&lt;/author&gt;&lt;author&gt;Khurana, D.&lt;/author&gt;&lt;/authors&gt;&lt;/contributors&gt;&lt;titles&gt;&lt;title&gt;Fatal disseminated neurobrucellosis&lt;/title&gt;&lt;secondary-title&gt;Qjm&lt;/secondary-title&gt;&lt;/titles&gt;&lt;periodical&gt;&lt;full-title&gt;Qjm&lt;/full-title&gt;&lt;/periodical&gt;&lt;pages&gt;321-2&lt;/pages&gt;&lt;volume&gt;107&lt;/volume&gt;&lt;number&gt;4&lt;/number&gt;&lt;edition&gt;2013/06/25&lt;/edition&gt;&lt;keywords&gt;&lt;keyword&gt;Agricultural Workers&amp;apos; Diseases/*diagnosis&lt;/keyword&gt;&lt;keyword&gt;Brucellosis/*diagnosis&lt;/keyword&gt;&lt;keyword&gt;Central Nervous System Bacterial Infections/*diagnosis&lt;/keyword&gt;&lt;keyword&gt;Diagnosis, Differential&lt;/keyword&gt;&lt;keyword&gt;Fatal Outcome&lt;/keyword&gt;&lt;keyword&gt;Humans&lt;/keyword&gt;&lt;keyword&gt;Magnetic Resonance Imaging/methods&lt;/keyword&gt;&lt;keyword&gt;Male&lt;/keyword&gt;&lt;keyword&gt;Middle Aged&lt;/keyword&gt;&lt;keyword&gt;Tuberculosis, Central Nervous System/diagnosis&lt;/keyword&gt;&lt;/keywords&gt;&lt;dates&gt;&lt;year&gt;2014&lt;/year&gt;&lt;pub-dates&gt;&lt;date&gt;Apr&lt;/date&gt;&lt;/pub-dates&gt;&lt;/dates&gt;&lt;isbn&gt;1460-2393&lt;/isbn&gt;&lt;accession-num&gt;23792705&lt;/accession-num&gt;&lt;urls&gt;&lt;/urls&gt;&lt;custom1&gt;126&lt;/custom1&gt;&lt;electronic-resource-num&gt;10.1093/qjmed/hct13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2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2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nık-Yüksek&lt;/Author&gt;&lt;Year&gt;2014&lt;/Year&gt;&lt;RecNum&gt;120&lt;/RecNum&gt;&lt;DisplayText&gt;(43)&lt;/DisplayText&gt;&lt;record&gt;&lt;rec-number&gt;120&lt;/rec-number&gt;&lt;foreign-keys&gt;&lt;key app="EN" db-id="e292sw52gp0vsrev2pp59ptftf9zsrrxrasr" timestamp="1611228332"&gt;120&lt;/key&gt;&lt;/foreign-keys&gt;&lt;ref-type name="Journal Article"&gt;17&lt;/ref-type&gt;&lt;contributors&gt;&lt;authors&gt;&lt;author&gt;Kanık-Yüksek, S.&lt;/author&gt;&lt;author&gt;Gülhan, B.&lt;/author&gt;&lt;author&gt;Ozkaya-Parlakay, A.&lt;/author&gt;&lt;author&gt;Tezer, H.&lt;/author&gt;&lt;/authors&gt;&lt;/contributors&gt;&lt;auth-address&gt;Ankara Hematology Oncology Children&amp;apos;s Training and Research Hospital, Ankara, Turkey. salihakanik@gmail.com.&lt;/auth-address&gt;&lt;titles&gt;&lt;title&gt;A case of childhood Brucellosis with neurological involvement and epididymo-orchitis&lt;/title&gt;&lt;secondary-title&gt;J Infect Dev Ctries&lt;/secondary-title&gt;&lt;/titles&gt;&lt;periodical&gt;&lt;full-title&gt;J Infect Dev Ctries&lt;/full-title&gt;&lt;/periodical&gt;&lt;pages&gt;1636-8&lt;/pages&gt;&lt;volume&gt;8&lt;/volume&gt;&lt;number&gt;12&lt;/number&gt;&lt;edition&gt;2014/12/17&lt;/edition&gt;&lt;keywords&gt;&lt;keyword&gt;Adolescent&lt;/keyword&gt;&lt;keyword&gt;Anti-Bacterial Agents/therapeutic use&lt;/keyword&gt;&lt;keyword&gt;Brucellosis/*diagnosis/drug therapy/*pathology&lt;/keyword&gt;&lt;keyword&gt;Epididymitis/complications/drug therapy/etiology/*pathology&lt;/keyword&gt;&lt;keyword&gt;Humans&lt;/keyword&gt;&lt;keyword&gt;Male&lt;/keyword&gt;&lt;keyword&gt;Meningitis, Bacterial/drug therapy/etiology/*pathology&lt;/keyword&gt;&lt;keyword&gt;Orchitis/drug therapy/etiology/*pathology&lt;/keyword&gt;&lt;keyword&gt;Treatment Outcome&lt;/keyword&gt;&lt;/keywords&gt;&lt;dates&gt;&lt;year&gt;2014&lt;/year&gt;&lt;pub-dates&gt;&lt;date&gt;Dec 15&lt;/date&gt;&lt;/pub-dates&gt;&lt;/dates&gt;&lt;isbn&gt;1972-2680&lt;/isbn&gt;&lt;accession-num&gt;25500664&lt;/accession-num&gt;&lt;urls&gt;&lt;/urls&gt;&lt;custom1&gt;127&lt;/custom1&gt;&lt;electronic-resource-num&gt;10.3855/jidc.443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2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2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miri&lt;/Author&gt;&lt;Year&gt;2014&lt;/Year&gt;&lt;RecNum&gt;122&lt;/RecNum&gt;&lt;DisplayText&gt;(44)&lt;/DisplayText&gt;&lt;record&gt;&lt;rec-number&gt;122&lt;/rec-number&gt;&lt;foreign-keys&gt;&lt;key app="EN" db-id="e292sw52gp0vsrev2pp59ptftf9zsrrxrasr" timestamp="1611228332"&gt;122&lt;/key&gt;&lt;/foreign-keys&gt;&lt;ref-type name="Journal Article"&gt;17&lt;/ref-type&gt;&lt;contributors&gt;&lt;authors&gt;&lt;author&gt;Amiri, R. S.&lt;/author&gt;&lt;author&gt;Hanif, H.&lt;/author&gt;&lt;author&gt;Ahmadi, A.&lt;/author&gt;&lt;author&gt;Amirjamshidi, A.&lt;/author&gt;&lt;/authors&gt;&lt;/contributors&gt;&lt;auth-address&gt;Department of Neurosurgery, Imam Hospital, Mazandaran University of Medical Sciences, Sari, Iran.&amp;#xD;Department of Neurosurgery, Sina Hospital, Tehran University of Medical Science, Tehran, Iran.&amp;#xD;Department of Pathology, Sina Hospital, Tehran University of Medical Science, Tehran, Iran.&lt;/auth-address&gt;&lt;titles&gt;&lt;title&gt;Brucella-related multiple cerebral aneurysms: Report of a case and review of the literature&lt;/title&gt;&lt;secondary-title&gt;Surg Neurol Int&lt;/secondary-title&gt;&lt;/titles&gt;&lt;periodical&gt;&lt;full-title&gt;Surg Neurol Int&lt;/full-title&gt;&lt;/periodical&gt;&lt;pages&gt;152&lt;/pages&gt;&lt;volume&gt;5&lt;/volume&gt;&lt;edition&gt;2014/11/15&lt;/edition&gt;&lt;keywords&gt;&lt;keyword&gt;Brucella&lt;/keyword&gt;&lt;keyword&gt;endovascular treatment&lt;/keyword&gt;&lt;keyword&gt;meningitis&lt;/keyword&gt;&lt;keyword&gt;mycotic aneurysm&lt;/keyword&gt;&lt;/keywords&gt;&lt;dates&gt;&lt;year&gt;2014&lt;/year&gt;&lt;/dates&gt;&lt;isbn&gt;2229-5097 (Print)&amp;#xD;2152-7806&lt;/isbn&gt;&lt;accession-num&gt;25396074&lt;/accession-num&gt;&lt;urls&gt;&lt;/urls&gt;&lt;custom1&gt;130&lt;/custom1&gt;&lt;custom2&gt;PMC4228499&lt;/custom2&gt;&lt;electronic-resource-num&gt;10.4103/2152-7806.14336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3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3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C1PdGFpYmk8L0F1dGhvcj48WWVhcj4yMDE0PC9ZZWFy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C1PdGFpYmk8L0F1dGhvcj48WWVhcj4yMDE0PC9ZZWFy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3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3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Year&gt;2014&lt;/Year&gt;&lt;RecNum&gt;126&lt;/RecNum&gt;&lt;DisplayText&gt;(46)&lt;/DisplayText&gt;&lt;record&gt;&lt;rec-number&gt;126&lt;/rec-number&gt;&lt;foreign-keys&gt;&lt;key app="EN" db-id="e292sw52gp0vsrev2pp59ptftf9zsrrxrasr" timestamp="1611228332"&gt;126&lt;/key&gt;&lt;/foreign-keys&gt;&lt;ref-type name="Journal Article"&gt;17&lt;/ref-type&gt;&lt;contributors&gt;&lt;/contributors&gt;&lt;titles&gt;&lt;title&gt;A Rare presentation of neurobrucellosis in a child with Recurrent transient ischemic attacks and pseudotumor cerebri (A case report and review of literature)&lt;/title&gt;&lt;secondary-title&gt;Iran J Child Neurol&lt;/secondary-title&gt;&lt;/titles&gt;&lt;periodical&gt;&lt;full-title&gt;Iran J Child Neurol&lt;/full-title&gt;&lt;/periodical&gt;&lt;pages&gt;65-9&lt;/pages&gt;&lt;volume&gt;8&lt;/volume&gt;&lt;number&gt;2&lt;/number&gt;&lt;edition&gt;2014/06/21&lt;/edition&gt;&lt;keywords&gt;&lt;keyword&gt;Neurobrucellosis&lt;/keyword&gt;&lt;keyword&gt;Pediatric&lt;/keyword&gt;&lt;keyword&gt;Pseudotumor cerebri&lt;/keyword&gt;&lt;keyword&gt;Transient ischemic attack&lt;/keyword&gt;&lt;/keywords&gt;&lt;dates&gt;&lt;year&gt;2014&lt;/year&gt;&lt;pub-dates&gt;&lt;date&gt;Spring&lt;/date&gt;&lt;/pub-dates&gt;&lt;/dates&gt;&lt;isbn&gt;1735-4668 (Print)&amp;#xD;1735-4668&lt;/isbn&gt;&lt;accession-num&gt;24949055&lt;/accession-num&gt;&lt;urls&gt;&lt;/urls&gt;&lt;custom1&gt;132&lt;/custom1&gt;&lt;custom2&gt;PMC4058069&lt;/custom2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3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3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esav&lt;/Author&gt;&lt;Year&gt;2013&lt;/Year&gt;&lt;RecNum&gt;142&lt;/RecNum&gt;&lt;DisplayText&gt;(47)&lt;/DisplayText&gt;&lt;record&gt;&lt;rec-number&gt;142&lt;/rec-number&gt;&lt;foreign-keys&gt;&lt;key app="EN" db-id="e292sw52gp0vsrev2pp59ptftf9zsrrxrasr" timestamp="1611228332"&gt;142&lt;/key&gt;&lt;/foreign-keys&gt;&lt;ref-type name="Journal Article"&gt;17&lt;/ref-type&gt;&lt;contributors&gt;&lt;authors&gt;&lt;author&gt;Kesav, P.&lt;/author&gt;&lt;author&gt;Modi, M.&lt;/author&gt;&lt;author&gt;Singla, V.&lt;/author&gt;&lt;author&gt;Khurana, D.&lt;/author&gt;&lt;author&gt;Prabhakar, S.&lt;/author&gt;&lt;/authors&gt;&lt;/contributors&gt;&lt;auth-address&gt;Department of Neurology, Post Graduate Institute of Medical Education and Research, Chandigarh 160012, India. pkesav@ymail.com&lt;/auth-address&gt;&lt;titles&gt;&lt;title&gt;Kaleidoscopic presentation of neurobrucellosis&lt;/title&gt;&lt;secondary-title&gt;J Neurol Sci&lt;/secondary-title&gt;&lt;/titles&gt;&lt;periodical&gt;&lt;full-title&gt;J Neurol Sci&lt;/full-title&gt;&lt;/periodical&gt;&lt;pages&gt;165-7&lt;/pages&gt;&lt;volume&gt;331&lt;/volume&gt;&lt;number&gt;1-2&lt;/number&gt;&lt;edition&gt;2013/06/14&lt;/edition&gt;&lt;keywords&gt;&lt;keyword&gt;Abdomen/pathology&lt;/keyword&gt;&lt;keyword&gt;Antimitotic Agents/therapeutic use&lt;/keyword&gt;&lt;keyword&gt;Brucellosis/*complications/diagnosis/drug therapy&lt;/keyword&gt;&lt;keyword&gt;Central Nervous System Bacterial Infections/*complications/diagnosis/drug therapy&lt;/keyword&gt;&lt;keyword&gt;Hearing Loss/drug therapy/etiology&lt;/keyword&gt;&lt;keyword&gt;Humans&lt;/keyword&gt;&lt;keyword&gt;Lymph Nodes/diagnostic imaging/pathology&lt;/keyword&gt;&lt;keyword&gt;Male&lt;/keyword&gt;&lt;keyword&gt;Tomography, X-Ray Computed&lt;/keyword&gt;&lt;keyword&gt;Young Adult&lt;/keyword&gt;&lt;keyword&gt;Infections&lt;/keyword&gt;&lt;keyword&gt;Middle East&lt;/keyword&gt;&lt;keyword&gt;Neurobrucellosis&lt;/keyword&gt;&lt;keyword&gt;Neuropathies&lt;/keyword&gt;&lt;keyword&gt;Sensorineural hearing loss&lt;/keyword&gt;&lt;keyword&gt;Toxemia&lt;/keyword&gt;&lt;/keywords&gt;&lt;dates&gt;&lt;year&gt;2013&lt;/year&gt;&lt;pub-dates&gt;&lt;date&gt;Aug 15&lt;/date&gt;&lt;/pub-dates&gt;&lt;/dates&gt;&lt;isbn&gt;0022-510x&lt;/isbn&gt;&lt;accession-num&gt;23759362&lt;/accession-num&gt;&lt;urls&gt;&lt;/urls&gt;&lt;custom1&gt;144&lt;/custom1&gt;&lt;electronic-resource-num&gt;10.1016/j.jns.2013.05.02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4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4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ektaş&lt;/Author&gt;&lt;Year&gt;2013&lt;/Year&gt;&lt;RecNum&gt;148&lt;/RecNum&gt;&lt;DisplayText&gt;(48)&lt;/DisplayText&gt;&lt;record&gt;&lt;rec-number&gt;148&lt;/rec-number&gt;&lt;foreign-keys&gt;&lt;key app="EN" db-id="e292sw52gp0vsrev2pp59ptftf9zsrrxrasr" timestamp="1611228332"&gt;148&lt;/key&gt;&lt;/foreign-keys&gt;&lt;ref-type name="Journal Article"&gt;17&lt;/ref-type&gt;&lt;contributors&gt;&lt;authors&gt;&lt;author&gt;Bektaş, O.&lt;/author&gt;&lt;author&gt;Ozdemir, H.&lt;/author&gt;&lt;author&gt;Yılmaz, A.&lt;/author&gt;&lt;author&gt;Fitöz, S.&lt;/author&gt;&lt;author&gt;Ciftçi, E.&lt;/author&gt;&lt;author&gt;Ince, E.&lt;/author&gt;&lt;author&gt;Aksoy, E.&lt;/author&gt;&lt;author&gt;Deda, G.&lt;/author&gt;&lt;/authors&gt;&lt;/contributors&gt;&lt;auth-address&gt;Division of Pediatric Neurology, Department of Pediatrics, Ankara University Faculty of Medicine, Ankara, Turkey. bektasomer@gmail.com.&lt;/auth-address&gt;&lt;titles&gt;&lt;title&gt;An unusual case of neurobrucellosis presenting as demyelination disorder&lt;/title&gt;&lt;secondary-title&gt;Turk J Pediatr&lt;/secondary-title&gt;&lt;/titles&gt;&lt;periodical&gt;&lt;full-title&gt;Turk J Pediatr&lt;/full-title&gt;&lt;/periodical&gt;&lt;pages&gt;210-3&lt;/pages&gt;&lt;volume&gt;55&lt;/volume&gt;&lt;number&gt;2&lt;/number&gt;&lt;edition&gt;2013/11/07&lt;/edition&gt;&lt;keywords&gt;&lt;keyword&gt;Adolescent&lt;/keyword&gt;&lt;keyword&gt;Brucella melitensis/isolation &amp;amp; purification&lt;/keyword&gt;&lt;keyword&gt;Brucellosis/complications/*diagnosis&lt;/keyword&gt;&lt;keyword&gt;Central Nervous System Bacterial Infections/complications/*diagnosis/microbiology&lt;/keyword&gt;&lt;keyword&gt;Demyelinating Diseases/*complications/microbiology&lt;/keyword&gt;&lt;keyword&gt;Female&lt;/keyword&gt;&lt;keyword&gt;Humans&lt;/keyword&gt;&lt;keyword&gt;Magnetic Resonance Imaging&lt;/keyword&gt;&lt;/keywords&gt;&lt;dates&gt;&lt;year&gt;2013&lt;/year&gt;&lt;pub-dates&gt;&lt;date&gt;Mar-Apr&lt;/date&gt;&lt;/pub-dates&gt;&lt;/dates&gt;&lt;isbn&gt;0041-4301 (Print)&amp;#xD;0041-4301&lt;/isbn&gt;&lt;accession-num&gt;24192684&lt;/accession-num&gt;&lt;urls&gt;&lt;/urls&gt;&lt;custom1&gt;15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5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5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bdinia&lt;/Author&gt;&lt;Year&gt;2013&lt;/Year&gt;&lt;RecNum&gt;151&lt;/RecNum&gt;&lt;DisplayText&gt;(49)&lt;/DisplayText&gt;&lt;record&gt;&lt;rec-number&gt;151&lt;/rec-number&gt;&lt;foreign-keys&gt;&lt;key app="EN" db-id="e292sw52gp0vsrev2pp59ptftf9zsrrxrasr" timestamp="1611228332"&gt;151&lt;/key&gt;&lt;/foreign-keys&gt;&lt;ref-type name="Journal Article"&gt;17&lt;/ref-type&gt;&lt;contributors&gt;&lt;authors&gt;&lt;author&gt;Abdinia, B.&lt;/author&gt;&lt;author&gt;Barzegar, M.&lt;/author&gt;&lt;author&gt;Malaki, M.&lt;/author&gt;&lt;author&gt;Behbod, H.&lt;/author&gt;&lt;author&gt;Oskoui, S.&lt;/author&gt;&lt;/authors&gt;&lt;/contributors&gt;&lt;auth-address&gt;Assistant Professor, Pediatric Health Research Center, Departments of Infectious diseases, Tabriz University of Medical Sciences, Tabriz, Iran.&amp;#xD;Professor of Pediatric Neurology, Departments of Pediatric Neurology, Tabriz University of Medical Sciences, Tabriz, Iran.&amp;#xD;Assistant Professor, Departments of Nephrology Diseases, Tabriz University of Medical Sciences, Tabriz, Iran.&amp;#xD;Resident of Pediatric, Tabriz University of Medical Sciences, Tabriz, Iran.&amp;#xD;Assistant Professor, Departments of Infectious Diseases, Tabriz University of Medical Sciences, Tabriz, Iran.&lt;/auth-address&gt;&lt;titles&gt;&lt;title&gt;Association of Brucella meningoencephalitis with cerebrospinal fluid shunt in a child: a case report&lt;/title&gt;&lt;secondary-title&gt;Iran J Child Neurol&lt;/secondary-title&gt;&lt;/titles&gt;&lt;periodical&gt;&lt;full-title&gt;Iran J Child Neurol&lt;/full-title&gt;&lt;/periodical&gt;&lt;pages&gt;35-8&lt;/pages&gt;&lt;volume&gt;7&lt;/volume&gt;&lt;number&gt;1&lt;/number&gt;&lt;edition&gt;2013/01/01&lt;/edition&gt;&lt;keywords&gt;&lt;keyword&gt;Brucella&lt;/keyword&gt;&lt;keyword&gt;Meningoencephalitis&lt;/keyword&gt;&lt;keyword&gt;Shunt&lt;/keyword&gt;&lt;/keywords&gt;&lt;dates&gt;&lt;year&gt;2013&lt;/year&gt;&lt;pub-dates&gt;&lt;date&gt;Winter&lt;/date&gt;&lt;/pub-dates&gt;&lt;/dates&gt;&lt;isbn&gt;1735-4668 (Print)&amp;#xD;1735-4668&lt;/isbn&gt;&lt;accession-num&gt;24665288&lt;/accession-num&gt;&lt;urls&gt;&lt;/urls&gt;&lt;custom1&gt;156&lt;/custom1&gt;&lt;custom2&gt;PMC3943078&lt;/custom2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4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5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5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inopidis&lt;/Author&gt;&lt;Year&gt;2012&lt;/Year&gt;&lt;RecNum&gt;169&lt;/RecNum&gt;&lt;DisplayText&gt;(50)&lt;/DisplayText&gt;&lt;record&gt;&lt;rec-number&gt;169&lt;/rec-number&gt;&lt;foreign-keys&gt;&lt;key app="EN" db-id="e292sw52gp0vsrev2pp59ptftf9zsrrxrasr" timestamp="1611228332"&gt;169&lt;/key&gt;&lt;/foreign-keys&gt;&lt;ref-type name="Journal Article"&gt;17&lt;/ref-type&gt;&lt;contributors&gt;&lt;authors&gt;&lt;author&gt;Sinopidis, X.&lt;/author&gt;&lt;author&gt;Kaleyias, J.&lt;/author&gt;&lt;author&gt;Mitropoulou, K.&lt;/author&gt;&lt;author&gt;Triga, M.&lt;/author&gt;&lt;author&gt;Kothare, S. V.&lt;/author&gt;&lt;author&gt;Mantagos, S.&lt;/author&gt;&lt;/authors&gt;&lt;/contributors&gt;&lt;auth-address&gt;Department of Pediatric Surgery, Patras University Hospital, University of Patras Medical School, Patras 26504, Greece.&lt;/auth-address&gt;&lt;titles&gt;&lt;title&gt;An uncommon case of pediatric neurobrucellosis associated with intracranial hypertension&lt;/title&gt;&lt;secondary-title&gt;Case Rep Infect Dis&lt;/secondary-title&gt;&lt;/titles&gt;&lt;periodical&gt;&lt;full-title&gt;Case Rep Infect Dis&lt;/full-title&gt;&lt;/periodical&gt;&lt;pages&gt;492467&lt;/pages&gt;&lt;volume&gt;2012&lt;/volume&gt;&lt;edition&gt;2012/08/18&lt;/edition&gt;&lt;dates&gt;&lt;year&gt;2012&lt;/year&gt;&lt;/dates&gt;&lt;isbn&gt;2090-6625 (Print)&lt;/isbn&gt;&lt;accession-num&gt;22900217&lt;/accession-num&gt;&lt;urls&gt;&lt;/urls&gt;&lt;custom1&gt;158&lt;/custom1&gt;&lt;custom2&gt;PMC3414002&lt;/custom2&gt;&lt;electronic-resource-num&gt;10.1155/2012/49246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5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5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6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262EDD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0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0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7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1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1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1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41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sen&lt;/Author&gt;&lt;Year&gt;2012&lt;/Year&gt;&lt;RecNum&gt;159&lt;/RecNum&gt;&lt;DisplayText&gt;(51)&lt;/DisplayText&gt;&lt;record&gt;&lt;rec-number&gt;159&lt;/rec-number&gt;&lt;foreign-keys&gt;&lt;key app="EN" db-id="e292sw52gp0vsrev2pp59ptftf9zsrrxrasr" timestamp="1611228332"&gt;159&lt;/key&gt;&lt;/foreign-keys&gt;&lt;ref-type name="Journal Article"&gt;17&lt;/ref-type&gt;&lt;contributors&gt;&lt;authors&gt;&lt;author&gt;Karsen, H.&lt;/author&gt;&lt;author&gt;Tekin Koruk, S.&lt;/author&gt;&lt;author&gt;Duygu, F.&lt;/author&gt;&lt;author&gt;Yapici, K.&lt;/author&gt;&lt;author&gt;Kati, M.&lt;/author&gt;&lt;/authors&gt;&lt;/contributors&gt;&lt;auth-address&gt;Department of Infectious Diseases and Clinical Microbiology, Harran University of Faculty Medicine, Sanliurfa, Turkey. hasankarsen@hotmail.com&lt;/auth-address&gt;&lt;titles&gt;&lt;title&gt;Review of 17 cases of neurobrucellosis: clinical manifestations, diagnosis, and management&lt;/title&gt;&lt;secondary-title&gt;Arch Iran Med&lt;/secondary-title&gt;&lt;/titles&gt;&lt;periodical&gt;&lt;full-title&gt;Arch Iran Med&lt;/full-title&gt;&lt;/periodical&gt;&lt;pages&gt;491-4&lt;/pages&gt;&lt;volume&gt;15&lt;/volume&gt;&lt;number&gt;8&lt;/number&gt;&lt;edition&gt;2012/07/26&lt;/edition&gt;&lt;keywords&gt;&lt;keyword&gt;Adolescent&lt;/keyword&gt;&lt;keyword&gt;Adult&lt;/keyword&gt;&lt;keyword&gt;Aged&lt;/keyword&gt;&lt;keyword&gt;Brucellosis/*diagnosis/*drug therapy&lt;/keyword&gt;&lt;keyword&gt;Central Nervous System Bacterial Infections/*diagnosis/*drug therapy&lt;/keyword&gt;&lt;keyword&gt;Female&lt;/keyword&gt;&lt;keyword&gt;Humans&lt;/keyword&gt;&lt;keyword&gt;Male&lt;/keyword&gt;&lt;keyword&gt;Retrospective Studies&lt;/keyword&gt;&lt;keyword&gt;Young Adult&lt;/keyword&gt;&lt;/keywords&gt;&lt;dates&gt;&lt;year&gt;2012&lt;/year&gt;&lt;pub-dates&gt;&lt;date&gt;Aug&lt;/date&gt;&lt;/pub-dates&gt;&lt;/dates&gt;&lt;isbn&gt;1029-2977&lt;/isbn&gt;&lt;accession-num&gt;22827786&lt;/accession-num&gt;&lt;urls&gt;&lt;/urls&gt;&lt;custom1&gt;164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41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Işıkay&lt;/Author&gt;&lt;Year&gt;2012&lt;/Year&gt;&lt;RecNum&gt;166&lt;/RecNum&gt;&lt;DisplayText&gt;(52)&lt;/DisplayText&gt;&lt;record&gt;&lt;rec-number&gt;166&lt;/rec-number&gt;&lt;foreign-keys&gt;&lt;key app="EN" db-id="e292sw52gp0vsrev2pp59ptftf9zsrrxrasr" timestamp="1611228332"&gt;166&lt;/key&gt;&lt;/foreign-keys&gt;&lt;ref-type name="Journal Article"&gt;17&lt;/ref-type&gt;&lt;contributors&gt;&lt;authors&gt;&lt;author&gt;Işıkay, S.&lt;/author&gt;&lt;author&gt;Yılmaz, K.&lt;/author&gt;&lt;author&gt;Ölmez, A.&lt;/author&gt;&lt;/authors&gt;&lt;/contributors&gt;&lt;auth-address&gt;Department of Pediatric Neurology, Gaziantep University Faculty of Medicine, Gaziantep, Turkey. dr.sedatisikay@mynet.com&lt;/auth-address&gt;&lt;titles&gt;&lt;title&gt;Neurobrucellosis developing unilateral oculomotor nerve paralysis&lt;/title&gt;&lt;secondary-title&gt;Am J Emerg Med&lt;/secondary-title&gt;&lt;/titles&gt;&lt;periodical&gt;&lt;full-title&gt;Am J Emerg Med&lt;/full-title&gt;&lt;/periodical&gt;&lt;pages&gt;2085.e5-7&lt;/pages&gt;&lt;volume&gt;30&lt;/volume&gt;&lt;number&gt;9&lt;/number&gt;&lt;edition&gt;2012/01/17&lt;/edition&gt;&lt;keywords&gt;&lt;keyword&gt;Anti-Bacterial Agents/administration &amp;amp; dosage/therapeutic use&lt;/keyword&gt;&lt;keyword&gt;Brucella&lt;/keyword&gt;&lt;keyword&gt;Brucellosis/*complications/drug therapy&lt;/keyword&gt;&lt;keyword&gt;Ceftriaxone/administration &amp;amp; dosage/therapeutic use&lt;/keyword&gt;&lt;keyword&gt;Central Nervous System Bacterial Infections/*complications&lt;/keyword&gt;&lt;keyword&gt;Child&lt;/keyword&gt;&lt;keyword&gt;Drug Therapy, Combination&lt;/keyword&gt;&lt;keyword&gt;Female&lt;/keyword&gt;&lt;keyword&gt;Humans&lt;/keyword&gt;&lt;keyword&gt;Oculomotor Nerve Diseases/*etiology/microbiology&lt;/keyword&gt;&lt;keyword&gt;Rifampin/administration &amp;amp; dosage/therapeutic use&lt;/keyword&gt;&lt;keyword&gt;Trimethoprim, Sulfamethoxazole Drug Combination/administration &amp;amp; dosage/therapeutic&lt;/keyword&gt;&lt;keyword&gt;use&lt;/keyword&gt;&lt;/keywords&gt;&lt;dates&gt;&lt;year&gt;2012&lt;/year&gt;&lt;pub-dates&gt;&lt;date&gt;Nov&lt;/date&gt;&lt;/pub-dates&gt;&lt;/dates&gt;&lt;isbn&gt;0735-6757&lt;/isbn&gt;&lt;accession-num&gt;22244219&lt;/accession-num&gt;&lt;urls&gt;&lt;/urls&gt;&lt;custom1&gt;165&lt;/custom1&gt;&lt;electronic-resource-num&gt;10.1016/j.ajem.2011.12.00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6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6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Erdem&lt;/Author&gt;&lt;Year&gt;2012&lt;/Year&gt;&lt;RecNum&gt;167&lt;/RecNum&gt;&lt;DisplayText&gt;(53)&lt;/DisplayText&gt;&lt;record&gt;&lt;rec-number&gt;167&lt;/rec-number&gt;&lt;foreign-keys&gt;&lt;key app="EN" db-id="e292sw52gp0vsrev2pp59ptftf9zsrrxrasr" timestamp="1611228332"&gt;167&lt;/key&gt;&lt;/foreign-keys&gt;&lt;ref-type name="Journal Article"&gt;17&lt;/ref-type&gt;&lt;contributors&gt;&lt;authors&gt;&lt;author&gt;Erdem, M.&lt;/author&gt;&lt;author&gt;Namiduru, M.&lt;/author&gt;&lt;author&gt;Karaoglan, I.&lt;/author&gt;&lt;author&gt;Kecik, V. B.&lt;/author&gt;&lt;author&gt;Aydin, A.&lt;/author&gt;&lt;author&gt;Tanriverdi, M.&lt;/author&gt;&lt;/authors&gt;&lt;/contributors&gt;&lt;auth-address&gt;Department of Infectious Diseases, Faculty of Medicine, University of Gaziantep, Gaziantep, Turkey. yesimcan_1978@hotmail.com&lt;/auth-address&gt;&lt;titles&gt;&lt;title&gt;Unusual presentation of neurobrucellosis: a solitary intracranial mass lesion mimicking a cerebral tumor : a case of encephalitis caused by Brucella melitensis&lt;/title&gt;&lt;secondary-title&gt;J Infect Chemother&lt;/secondary-title&gt;&lt;/titles&gt;&lt;periodical&gt;&lt;full-title&gt;J Infect Chemother&lt;/full-title&gt;&lt;/periodical&gt;&lt;pages&gt;767-70&lt;/pages&gt;&lt;volume&gt;18&lt;/volume&gt;&lt;number&gt;5&lt;/number&gt;&lt;edition&gt;2012/01/11&lt;/edition&gt;&lt;keywords&gt;&lt;keyword&gt;Anti-Bacterial Agents/therapeutic use&lt;/keyword&gt;&lt;keyword&gt;Brain/microbiology/pathology&lt;/keyword&gt;&lt;keyword&gt;Brain Neoplasms/*diagnosis&lt;/keyword&gt;&lt;keyword&gt;Brucella melitensis/*isolation &amp;amp; purification&lt;/keyword&gt;&lt;keyword&gt;Brucellosis/*diagnosis/drug therapy&lt;/keyword&gt;&lt;keyword&gt;Diagnosis, Differential&lt;/keyword&gt;&lt;keyword&gt;Encephalitis/*diagnosis/drug therapy&lt;/keyword&gt;&lt;keyword&gt;Female&lt;/keyword&gt;&lt;keyword&gt;Humans&lt;/keyword&gt;&lt;keyword&gt;Magnetic Resonance Imaging&lt;/keyword&gt;&lt;keyword&gt;Young Adult&lt;/keyword&gt;&lt;/keywords&gt;&lt;dates&gt;&lt;year&gt;2012&lt;/year&gt;&lt;pub-dates&gt;&lt;date&gt;Oct&lt;/date&gt;&lt;/pub-dates&gt;&lt;/dates&gt;&lt;isbn&gt;1341-321X (Print)&amp;#xD;1341-321x&lt;/isbn&gt;&lt;accession-num&gt;22231602&lt;/accession-num&gt;&lt;urls&gt;&lt;/urls&gt;&lt;custom1&gt;167&lt;/custom1&gt;&lt;custom2&gt;PMC3491191&lt;/custom2&gt;&lt;electronic-resource-num&gt;10.1007/s10156-011-0365-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6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Calik&lt;/Author&gt;&lt;Year&gt;2012&lt;/Year&gt;&lt;RecNum&gt;161&lt;/RecNum&gt;&lt;DisplayText&gt;(54)&lt;/DisplayText&gt;&lt;record&gt;&lt;rec-number&gt;161&lt;/rec-number&gt;&lt;foreign-keys&gt;&lt;key app="EN" db-id="e292sw52gp0vsrev2pp59ptftf9zsrrxrasr" timestamp="1611228332"&gt;161&lt;/key&gt;&lt;/foreign-keys&gt;&lt;ref-type name="Journal Article"&gt;17&lt;/ref-type&gt;&lt;contributors&gt;&lt;authors&gt;&lt;author&gt;Calik, M.&lt;/author&gt;&lt;author&gt;Iscan, A.&lt;/author&gt;&lt;author&gt;Gul, M.&lt;/author&gt;&lt;author&gt;Derme, T.&lt;/author&gt;&lt;author&gt;Cece, H.&lt;/author&gt;&lt;author&gt;Torun, M. F.&lt;/author&gt;&lt;/authors&gt;&lt;/contributors&gt;&lt;auth-address&gt;Harran University School of Medicine, Department of Pediatric Neurology, Sanliurfa, Turkey. m.calik80@hotmail.com&lt;/auth-address&gt;&lt;titles&gt;&lt;title&gt;Severe neurobrucellosis in a young infant&lt;/title&gt;&lt;secondary-title&gt;Clin Neurol Neurosurg&lt;/secondary-title&gt;&lt;/titles&gt;&lt;periodical&gt;&lt;full-title&gt;Clin Neurol Neurosurg&lt;/full-title&gt;&lt;/periodical&gt;&lt;pages&gt;1046-8&lt;/pages&gt;&lt;volume&gt;114&lt;/volume&gt;&lt;number&gt;7&lt;/number&gt;&lt;edition&gt;2012/03/20&lt;/edition&gt;&lt;keywords&gt;&lt;keyword&gt;Anti-Bacterial Agents/therapeutic use&lt;/keyword&gt;&lt;keyword&gt;Baclofen/therapeutic use&lt;/keyword&gt;&lt;keyword&gt;Brain/pathology&lt;/keyword&gt;&lt;keyword&gt;Brain Abscess/drug therapy/microbiology/pathology&lt;/keyword&gt;&lt;keyword&gt;Brucella melitensis&lt;/keyword&gt;&lt;keyword&gt;Brucellosis/*drug therapy/microbiology&lt;/keyword&gt;&lt;keyword&gt;Central Nervous System Bacterial Infections/*drug therapy/microbiology&lt;/keyword&gt;&lt;keyword&gt;Diffusion Magnetic Resonance Imaging&lt;/keyword&gt;&lt;keyword&gt;Female&lt;/keyword&gt;&lt;keyword&gt;Humans&lt;/keyword&gt;&lt;keyword&gt;Infant&lt;/keyword&gt;&lt;keyword&gt;Magnetic Resonance Imaging&lt;/keyword&gt;&lt;keyword&gt;Milk, Human/microbiology&lt;/keyword&gt;&lt;keyword&gt;Physical Therapy Modalities&lt;/keyword&gt;&lt;/keywords&gt;&lt;dates&gt;&lt;year&gt;2012&lt;/year&gt;&lt;pub-dates&gt;&lt;date&gt;Sep&lt;/date&gt;&lt;/pub-dates&gt;&lt;/dates&gt;&lt;isbn&gt;0303-8467&lt;/isbn&gt;&lt;accession-num&gt;22425369&lt;/accession-num&gt;&lt;urls&gt;&lt;/urls&gt;&lt;custom1&gt;171&lt;/custom1&gt;&lt;electronic-resource-num&gt;10.1016/j.clineuro.2012.01.04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7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7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dWRuaWs8L0F1dGhvcj48WWVhcj4yMDEyPC9ZZWFyPjxS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dWRuaWs8L0F1dGhvcj48WWVhcj4yMDEyPC9ZZWFyPjxS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7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7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8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dWRuaWs8L0F1dGhvcj48WWVhcj4yMDEyPC9ZZWFyPjxS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dWRuaWs8L0F1dGhvcj48WWVhcj4yMDEyPC9ZZWFyPjxS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72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7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Yilmaz&lt;/Author&gt;&lt;Year&gt;2011&lt;/Year&gt;&lt;RecNum&gt;184&lt;/RecNum&gt;&lt;DisplayText&gt;(56)&lt;/DisplayText&gt;&lt;record&gt;&lt;rec-number&gt;184&lt;/rec-number&gt;&lt;foreign-keys&gt;&lt;key app="EN" db-id="e292sw52gp0vsrev2pp59ptftf9zsrrxrasr" timestamp="1611228332"&gt;184&lt;/key&gt;&lt;/foreign-keys&gt;&lt;ref-type name="Journal Article"&gt;17&lt;/ref-type&gt;&lt;contributors&gt;&lt;authors&gt;&lt;author&gt;Yilmaz, S.&lt;/author&gt;&lt;author&gt;Serdaroglu, G.&lt;/author&gt;&lt;author&gt;Gokben, S.&lt;/author&gt;&lt;author&gt;Tekgul, H.&lt;/author&gt;&lt;/authors&gt;&lt;/contributors&gt;&lt;auth-address&gt;Department of Pediatrics, Division of Child Neurology, Ege University Medical School, Izmir, Turkey. sanem.yilmaz@ege.edu.tr&lt;/auth-address&gt;&lt;titles&gt;&lt;title&gt;A case of neurobrucellosis presenting with isolated intracranial hypertension&lt;/title&gt;&lt;secondary-title&gt;J Child Neurol&lt;/secondary-title&gt;&lt;/titles&gt;&lt;periodical&gt;&lt;full-title&gt;J Child Neurol&lt;/full-title&gt;&lt;/periodical&gt;&lt;pages&gt;1316-8&lt;/pages&gt;&lt;volume&gt;26&lt;/volume&gt;&lt;number&gt;10&lt;/number&gt;&lt;edition&gt;2011/05/10&lt;/edition&gt;&lt;keywords&gt;&lt;keyword&gt;Adolescent&lt;/keyword&gt;&lt;keyword&gt;Brucellosis/*complications&lt;/keyword&gt;&lt;keyword&gt;Central Nervous System Bacterial Infections/*complications&lt;/keyword&gt;&lt;keyword&gt;Female&lt;/keyword&gt;&lt;keyword&gt;Humans&lt;/keyword&gt;&lt;keyword&gt;Intracranial Hypertension/*etiology/*microbiology&lt;/keyword&gt;&lt;/keywords&gt;&lt;dates&gt;&lt;year&gt;2011&lt;/year&gt;&lt;pub-dates&gt;&lt;date&gt;Oct&lt;/date&gt;&lt;/pub-dates&gt;&lt;/dates&gt;&lt;isbn&gt;0883-0738&lt;/isbn&gt;&lt;accession-num&gt;21551370&lt;/accession-num&gt;&lt;urls&gt;&lt;/urls&gt;&lt;custom1&gt;176&lt;/custom1&gt;&lt;electronic-resource-num&gt;10.1177/08830738114022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7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7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arques&lt;/Author&gt;&lt;Year&gt;2011&lt;/Year&gt;&lt;RecNum&gt;183&lt;/RecNum&gt;&lt;DisplayText&gt;(57)&lt;/DisplayText&gt;&lt;record&gt;&lt;rec-number&gt;183&lt;/rec-number&gt;&lt;foreign-keys&gt;&lt;key app="EN" db-id="e292sw52gp0vsrev2pp59ptftf9zsrrxrasr" timestamp="1611228332"&gt;183&lt;/key&gt;&lt;/foreign-keys&gt;&lt;ref-type name="Journal Article"&gt;17&lt;/ref-type&gt;&lt;contributors&gt;&lt;authors&gt;&lt;author&gt;Marques, R.&lt;/author&gt;&lt;author&gt;Martins, C.&lt;/author&gt;&lt;author&gt;Machado, I.&lt;/author&gt;&lt;author&gt;Monteiro, J. P.&lt;/author&gt;&lt;author&gt;Campos, N.&lt;/author&gt;&lt;author&gt;Calhau, P.&lt;/author&gt;&lt;/authors&gt;&lt;/contributors&gt;&lt;auth-address&gt;Pediatric Department, Hospital Garcia da Orta, Almada, Portugal;&lt;/auth-address&gt;&lt;titles&gt;&lt;title&gt;Unilateral optic neuritis as a presentation of neurobrucellosis&lt;/title&gt;&lt;secondary-title&gt;Pediatr Rep&lt;/secondary-title&gt;&lt;/titles&gt;&lt;periodical&gt;&lt;full-title&gt;Pediatr Rep&lt;/full-title&gt;&lt;/periodical&gt;&lt;pages&gt;e11&lt;/pages&gt;&lt;volume&gt;3&lt;/volume&gt;&lt;number&gt;2&lt;/number&gt;&lt;edition&gt;2011/07/21&lt;/edition&gt;&lt;keywords&gt;&lt;keyword&gt;Brucellosis.&lt;/keyword&gt;&lt;keyword&gt;neurobrucellosis&lt;/keyword&gt;&lt;keyword&gt;optic neuritis&lt;/keyword&gt;&lt;/keywords&gt;&lt;dates&gt;&lt;year&gt;2011&lt;/year&gt;&lt;pub-dates&gt;&lt;date&gt;Jun 16&lt;/date&gt;&lt;/pub-dates&gt;&lt;/dates&gt;&lt;isbn&gt;2036-749X (Print)&amp;#xD;2036-749x&lt;/isbn&gt;&lt;accession-num&gt;21772948&lt;/accession-num&gt;&lt;urls&gt;&lt;/urls&gt;&lt;custom1&gt;181&lt;/custom1&gt;&lt;custom2&gt;PMC3133493&lt;/custom2&gt;&lt;electronic-resource-num&gt;10.4081/pr.2011.e1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8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8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ya&lt;/Author&gt;&lt;Year&gt;2011&lt;/Year&gt;&lt;RecNum&gt;190&lt;/RecNum&gt;&lt;DisplayText&gt;(58)&lt;/DisplayText&gt;&lt;record&gt;&lt;rec-number&gt;190&lt;/rec-number&gt;&lt;foreign-keys&gt;&lt;key app="EN" db-id="e292sw52gp0vsrev2pp59ptftf9zsrrxrasr" timestamp="1611228332"&gt;190&lt;/key&gt;&lt;/foreign-keys&gt;&lt;ref-type name="Journal Article"&gt;17&lt;/ref-type&gt;&lt;contributors&gt;&lt;authors&gt;&lt;author&gt;Kaya, O.&lt;/author&gt;&lt;author&gt;Avşar, K.&lt;/author&gt;&lt;author&gt;Zeynep Akçam, F.&lt;/author&gt;&lt;/authors&gt;&lt;/contributors&gt;&lt;auth-address&gt;Depertment of Clinical Microbiology and Infections Diseases, Suleyman Demirel University School of Medicine, Isparta, Turkey.&lt;/auth-address&gt;&lt;titles&gt;&lt;title&gt;Unusual manifestations of brucellosis&lt;/title&gt;&lt;secondary-title&gt;Arch Med Sci&lt;/secondary-title&gt;&lt;/titles&gt;&lt;periodical&gt;&lt;full-title&gt;Arch Med Sci&lt;/full-title&gt;&lt;/periodical&gt;&lt;pages&gt;173-5&lt;/pages&gt;&lt;volume&gt;7&lt;/volume&gt;&lt;number&gt;1&lt;/number&gt;&lt;edition&gt;2012/02/01&lt;/edition&gt;&lt;keywords&gt;&lt;keyword&gt;brucellosis&lt;/keyword&gt;&lt;keyword&gt;endocarditis&lt;/keyword&gt;&lt;keyword&gt;meningitis&lt;/keyword&gt;&lt;keyword&gt;pancytopenia&lt;/keyword&gt;&lt;/keywords&gt;&lt;dates&gt;&lt;year&gt;2011&lt;/year&gt;&lt;pub-dates&gt;&lt;date&gt;Feb&lt;/date&gt;&lt;/pub-dates&gt;&lt;/dates&gt;&lt;isbn&gt;1734-1922 (Print)&amp;#xD;1734-1922&lt;/isbn&gt;&lt;accession-num&gt;22291753&lt;/accession-num&gt;&lt;urls&gt;&lt;/urls&gt;&lt;custom1&gt;184&lt;/custom1&gt;&lt;custom2&gt;PMC3258699&lt;/custom2&gt;&lt;electronic-resource-num&gt;10.5114/aoms.2011.2062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84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8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Jabbour&lt;/Author&gt;&lt;Year&gt;2011&lt;/Year&gt;&lt;RecNum&gt;186&lt;/RecNum&gt;&lt;DisplayText&gt;(59)&lt;/DisplayText&gt;&lt;record&gt;&lt;rec-number&gt;186&lt;/rec-number&gt;&lt;foreign-keys&gt;&lt;key app="EN" db-id="e292sw52gp0vsrev2pp59ptftf9zsrrxrasr" timestamp="1611228332"&gt;186&lt;/key&gt;&lt;/foreign-keys&gt;&lt;ref-type name="Journal Article"&gt;17&lt;/ref-type&gt;&lt;contributors&gt;&lt;authors&gt;&lt;author&gt;Jabbour, R. A.&lt;/author&gt;&lt;author&gt;Tabbarah, Z.&lt;/author&gt;&lt;/authors&gt;&lt;/contributors&gt;&lt;auth-address&gt;Faculty of Clinical Medicine, University of Balamand &amp;amp; Department of Neurology, St George Hospital University Medical Center, Beirut, Lebanon. rosette.jabbour@balamand.edu.lb&lt;/auth-address&gt;&lt;titles&gt;&lt;title&gt;Neurobrucellosis presenting with hearing loss, gait disturbances and diffuse white matter disease on brain magnetic resonance imaging (MRI)&lt;/title&gt;&lt;secondary-title&gt;J Med Liban&lt;/secondary-title&gt;&lt;/titles&gt;&lt;periodical&gt;&lt;full-title&gt;J Med Liban&lt;/full-title&gt;&lt;/periodical&gt;&lt;pages&gt;105-8&lt;/pages&gt;&lt;volume&gt;59&lt;/volume&gt;&lt;number&gt;2&lt;/number&gt;&lt;edition&gt;2011/08/13&lt;/edition&gt;&lt;keywords&gt;&lt;keyword&gt;Brucellosis/complications/*diagnosis&lt;/keyword&gt;&lt;keyword&gt;Central Nervous System Bacterial Infections/complications/*diagnosis&lt;/keyword&gt;&lt;keyword&gt;Gait Disorders, Neurologic/diagnosis/etiology&lt;/keyword&gt;&lt;keyword&gt;Hearing Loss/diagnosis/etiology&lt;/keyword&gt;&lt;keyword&gt;Humans&lt;/keyword&gt;&lt;keyword&gt;Leukoencephalopathies/diagnosis/etiology&lt;/keyword&gt;&lt;keyword&gt;*Magnetic Resonance Imaging&lt;/keyword&gt;&lt;keyword&gt;Male&lt;/keyword&gt;&lt;keyword&gt;Middle Aged&lt;/keyword&gt;&lt;/keywords&gt;&lt;dates&gt;&lt;year&gt;2011&lt;/year&gt;&lt;pub-dates&gt;&lt;date&gt;Apr-Jun&lt;/date&gt;&lt;/pub-dates&gt;&lt;/dates&gt;&lt;isbn&gt;0023-9852 (Print)&amp;#xD;0023-9852&lt;/isbn&gt;&lt;accession-num&gt;21834496&lt;/accession-num&gt;&lt;urls&gt;&lt;/urls&gt;&lt;custom1&gt;186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5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8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8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tekin&lt;/Author&gt;&lt;Year&gt;2011&lt;/Year&gt;&lt;RecNum&gt;179&lt;/RecNum&gt;&lt;DisplayText&gt;(60)&lt;/DisplayText&gt;&lt;record&gt;&lt;rec-number&gt;179&lt;/rec-number&gt;&lt;foreign-keys&gt;&lt;key app="EN" db-id="e292sw52gp0vsrev2pp59ptftf9zsrrxrasr" timestamp="1611228332"&gt;179&lt;/key&gt;&lt;/foreign-keys&gt;&lt;ref-type name="Journal Article"&gt;17&lt;/ref-type&gt;&lt;contributors&gt;&lt;authors&gt;&lt;author&gt;Altekin, R. E.&lt;/author&gt;&lt;author&gt;Karakas, M. S.&lt;/author&gt;&lt;author&gt;Yanikoglu, A.&lt;/author&gt;&lt;author&gt;Ozbek, S. C.&lt;/author&gt;&lt;author&gt;Akdemir, B.&lt;/author&gt;&lt;author&gt;Demirtas, H.&lt;/author&gt;&lt;author&gt;Deger, N.&lt;/author&gt;&lt;author&gt;Cekirge, I. S.&lt;/author&gt;&lt;/authors&gt;&lt;/contributors&gt;&lt;auth-address&gt;Akdeniz University Faculty of Medicine Cardiology Department, Dumlupinar Bouleward Konyaalti, Antalya, Turkey.&amp;#xD;Akdeniz University Faculty of Medicine Radiology Department, Antalya, Turkey.&amp;#xD;Hacettepe University Faculty of Medicine Radiology Department, Ankara, Turkey.&lt;/auth-address&gt;&lt;titles&gt;&lt;title&gt;Aortic valve endocarditis and cerebral mycotic aneurysm due to brucellosis&lt;/title&gt;&lt;secondary-title&gt;J Cardiol Cases&lt;/secondary-title&gt;&lt;/titles&gt;&lt;periodical&gt;&lt;full-title&gt;J Cardiol Cases&lt;/full-title&gt;&lt;/periodical&gt;&lt;pages&gt;e179-e182&lt;/pages&gt;&lt;volume&gt;4&lt;/volume&gt;&lt;number&gt;3&lt;/number&gt;&lt;edition&gt;2011/08/27&lt;/edition&gt;&lt;keywords&gt;&lt;keyword&gt;Brucellosis&lt;/keyword&gt;&lt;keyword&gt;Endocarditis&lt;/keyword&gt;&lt;keyword&gt;Mycotic aneurysm&lt;/keyword&gt;&lt;/keywords&gt;&lt;dates&gt;&lt;year&gt;2011&lt;/year&gt;&lt;pub-dates&gt;&lt;date&gt;Dec&lt;/date&gt;&lt;/pub-dates&gt;&lt;/dates&gt;&lt;isbn&gt;1878-5409&lt;/isbn&gt;&lt;accession-num&gt;30546713&lt;/accession-num&gt;&lt;urls&gt;&lt;/urls&gt;&lt;custom1&gt;193&lt;/custom1&gt;&lt;custom2&gt;PMC6265390&lt;/custom2&gt;&lt;electronic-resource-num&gt;10.1016/j.jccase.2011.07.00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9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9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 Ayed&lt;/Author&gt;&lt;Year&gt;2011&lt;/Year&gt;&lt;RecNum&gt;191&lt;/RecNum&gt;&lt;DisplayText&gt;(61)&lt;/DisplayText&gt;&lt;record&gt;&lt;rec-number&gt;191&lt;/rec-number&gt;&lt;foreign-keys&gt;&lt;key app="EN" db-id="e292sw52gp0vsrev2pp59ptftf9zsrrxrasr" timestamp="1611228332"&gt;191&lt;/key&gt;&lt;/foreign-keys&gt;&lt;ref-type name="Journal Article"&gt;17&lt;/ref-type&gt;&lt;contributors&gt;&lt;authors&gt;&lt;author&gt;Al Ayed, M. S.&lt;/author&gt;&lt;/authors&gt;&lt;/contributors&gt;&lt;auth-address&gt;Assistant Professor of Pediatrics, Pediatric Infectious Diseases Consultant, College of Medicine, Najran University, Najran, Saudi Arabia.&lt;/auth-address&gt;&lt;titles&gt;&lt;title&gt;Neurobrucellosis in children, a report of 2 cases&lt;/title&gt;&lt;secondary-title&gt;Int J Health Sci (Qassim)&lt;/secondary-title&gt;&lt;/titles&gt;&lt;periodical&gt;&lt;full-title&gt;Int J Health Sci (Qassim)&lt;/full-title&gt;&lt;/periodical&gt;&lt;pages&gt;81-4&lt;/pages&gt;&lt;volume&gt;5&lt;/volume&gt;&lt;number&gt;1&lt;/number&gt;&lt;edition&gt;2011/01/01&lt;/edition&gt;&lt;dates&gt;&lt;year&gt;2011&lt;/year&gt;&lt;pub-dates&gt;&lt;date&gt;Jan&lt;/date&gt;&lt;/pub-dates&gt;&lt;/dates&gt;&lt;isbn&gt;1658-3639 (Print)&amp;#xD;1658-3639&lt;/isbn&gt;&lt;accession-num&gt;22489233&lt;/accession-num&gt;&lt;urls&gt;&lt;/urls&gt;&lt;custom1&gt;194&lt;/custom1&gt;&lt;custom2&gt;PMC3312772&lt;/custom2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9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9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 Ayed&lt;/Author&gt;&lt;Year&gt;2011&lt;/Year&gt;&lt;RecNum&gt;191&lt;/RecNum&gt;&lt;DisplayText&gt;(61)&lt;/DisplayText&gt;&lt;record&gt;&lt;rec-number&gt;191&lt;/rec-number&gt;&lt;foreign-keys&gt;&lt;key app="EN" db-id="e292sw52gp0vsrev2pp59ptftf9zsrrxrasr" timestamp="1611228332"&gt;191&lt;/key&gt;&lt;/foreign-keys&gt;&lt;ref-type name="Journal Article"&gt;17&lt;/ref-type&gt;&lt;contributors&gt;&lt;authors&gt;&lt;author&gt;Al Ayed, M. S.&lt;/author&gt;&lt;/authors&gt;&lt;/contributors&gt;&lt;auth-address&gt;Assistant Professor of Pediatrics, Pediatric Infectious Diseases Consultant, College of Medicine, Najran University, Najran, Saudi Arabia.&lt;/auth-address&gt;&lt;titles&gt;&lt;title&gt;Neurobrucellosis in children, a report of 2 cases&lt;/title&gt;&lt;secondary-title&gt;Int J Health Sci (Qassim)&lt;/secondary-title&gt;&lt;/titles&gt;&lt;periodical&gt;&lt;full-title&gt;Int J Health Sci (Qassim)&lt;/full-title&gt;&lt;/periodical&gt;&lt;pages&gt;81-4&lt;/pages&gt;&lt;volume&gt;5&lt;/volume&gt;&lt;number&gt;1&lt;/number&gt;&lt;edition&gt;2011/01/01&lt;/edition&gt;&lt;dates&gt;&lt;year&gt;2011&lt;/year&gt;&lt;pub-dates&gt;&lt;date&gt;Jan&lt;/date&gt;&lt;/pub-dates&gt;&lt;/dates&gt;&lt;isbn&gt;1658-3639 (Print)&amp;#xD;1658-3639&lt;/isbn&gt;&lt;accession-num&gt;22489233&lt;/accession-num&gt;&lt;urls&gt;&lt;/urls&gt;&lt;custom1&gt;194&lt;/custom1&gt;&lt;custom2&gt;PMC3312772&lt;/custom2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94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9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ürel&lt;/Author&gt;&lt;Year&gt;2010&lt;/Year&gt;&lt;RecNum&gt;202&lt;/RecNum&gt;&lt;DisplayText&gt;(62)&lt;/DisplayText&gt;&lt;record&gt;&lt;rec-number&gt;202&lt;/rec-number&gt;&lt;foreign-keys&gt;&lt;key app="EN" db-id="e292sw52gp0vsrev2pp59ptftf9zsrrxrasr" timestamp="1611228332"&gt;202&lt;/key&gt;&lt;/foreign-keys&gt;&lt;ref-type name="Journal Article"&gt;17&lt;/ref-type&gt;&lt;contributors&gt;&lt;authors&gt;&lt;author&gt;Türel, O.&lt;/author&gt;&lt;author&gt;Sanli, K.&lt;/author&gt;&lt;author&gt;Hatipoğlu, N.&lt;/author&gt;&lt;author&gt;Aydoğmuş, C.&lt;/author&gt;&lt;author&gt;Hatipoğlu, H.&lt;/author&gt;&lt;author&gt;Siraneci, R.&lt;/author&gt;&lt;/authors&gt;&lt;/contributors&gt;&lt;auth-address&gt;Department of Pediatrics, Bakirköy Maternity and Children&amp;apos;s Hospital, Istanbul, Turkey.&lt;/auth-address&gt;&lt;titles&gt;&lt;title&gt;Acute meningoencephalitis due to Brucella: case report and review of neurobrucellosis in children&lt;/title&gt;&lt;secondary-title&gt;Turk J Pediatr&lt;/secondary-title&gt;&lt;/titles&gt;&lt;periodical&gt;&lt;full-title&gt;Turk J Pediatr&lt;/full-title&gt;&lt;/periodical&gt;&lt;pages&gt;426-9&lt;/pages&gt;&lt;volume&gt;52&lt;/volume&gt;&lt;number&gt;4&lt;/number&gt;&lt;edition&gt;2010/11/04&lt;/edition&gt;&lt;keywords&gt;&lt;keyword&gt;Acute Disease&lt;/keyword&gt;&lt;keyword&gt;Brucella/*isolation &amp;amp; purification&lt;/keyword&gt;&lt;keyword&gt;Brucellosis/cerebrospinal fluid/*diagnosis/drug therapy&lt;/keyword&gt;&lt;keyword&gt;Child&lt;/keyword&gt;&lt;keyword&gt;Diagnosis, Differential&lt;/keyword&gt;&lt;keyword&gt;Drug Therapy, Combination&lt;/keyword&gt;&lt;keyword&gt;Humans&lt;/keyword&gt;&lt;keyword&gt;Male&lt;/keyword&gt;&lt;keyword&gt;Meningitis, Bacterial/cerebrospinal fluid/*diagnosis/drug therapy/*microbiology&lt;/keyword&gt;&lt;keyword&gt;Meningoencephalitis/cerebrospinal fluid/*diagnosis/drug therapy/*microbiology&lt;/keyword&gt;&lt;/keywords&gt;&lt;dates&gt;&lt;year&gt;2010&lt;/year&gt;&lt;pub-dates&gt;&lt;date&gt;Jul-Aug&lt;/date&gt;&lt;/pub-dates&gt;&lt;/dates&gt;&lt;isbn&gt;0041-4301 (Print)&amp;#xD;0041-4301&lt;/isbn&gt;&lt;accession-num&gt;21043393&lt;/accession-num&gt;&lt;urls&gt;&lt;/urls&gt;&lt;custom1&gt;196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9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9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ekin-Koruk&lt;/Author&gt;&lt;Year&gt;2010&lt;/Year&gt;&lt;RecNum&gt;198&lt;/RecNum&gt;&lt;DisplayText&gt;(63)&lt;/DisplayText&gt;&lt;record&gt;&lt;rec-number&gt;198&lt;/rec-number&gt;&lt;foreign-keys&gt;&lt;key app="EN" db-id="e292sw52gp0vsrev2pp59ptftf9zsrrxrasr" timestamp="1611228332"&gt;198&lt;/key&gt;&lt;/foreign-keys&gt;&lt;ref-type name="Journal Article"&gt;17&lt;/ref-type&gt;&lt;contributors&gt;&lt;authors&gt;&lt;author&gt;Tekin-Koruk, S.&lt;/author&gt;&lt;author&gt;Duygu, F.&lt;/author&gt;&lt;author&gt;Gursoy, B.&lt;/author&gt;&lt;author&gt;Karaagac, L.&lt;/author&gt;&lt;author&gt;Bayraktar, M.&lt;/author&gt;&lt;/authors&gt;&lt;/contributors&gt;&lt;auth-address&gt;Harran University, Infectious Diseases and Clinical Microbiology Sanliurfa, Turkey. suda_tekinkoruk@yahoo.com&lt;/auth-address&gt;&lt;titles&gt;&lt;title&gt;A rare case of seronegative neurobrucellosis&lt;/title&gt;&lt;secondary-title&gt;Ann Saudi Med&lt;/secondary-title&gt;&lt;/titles&gt;&lt;periodical&gt;&lt;full-title&gt;Ann Saudi Med&lt;/full-title&gt;&lt;/periodical&gt;&lt;pages&gt;412-4&lt;/pages&gt;&lt;volume&gt;30&lt;/volume&gt;&lt;number&gt;5&lt;/number&gt;&lt;edition&gt;2010/08/11&lt;/edition&gt;&lt;keywords&gt;&lt;keyword&gt;Adolescent&lt;/keyword&gt;&lt;keyword&gt;Anti-Bacterial Agents/therapeutic use&lt;/keyword&gt;&lt;keyword&gt;Brucella melitensis/*isolation &amp;amp; purification&lt;/keyword&gt;&lt;keyword&gt;Brucellosis/*diagnosis/drug therapy/immunology&lt;/keyword&gt;&lt;keyword&gt;Ceftriaxone/therapeutic use&lt;/keyword&gt;&lt;keyword&gt;Cerebrospinal Fluid/*microbiology&lt;/keyword&gt;&lt;keyword&gt;Depression/etiology&lt;/keyword&gt;&lt;keyword&gt;Diplopia/etiology&lt;/keyword&gt;&lt;keyword&gt;Doxycycline/therapeutic use&lt;/keyword&gt;&lt;keyword&gt;Drug Therapy, Combination&lt;/keyword&gt;&lt;keyword&gt;Female&lt;/keyword&gt;&lt;keyword&gt;Humans&lt;/keyword&gt;&lt;keyword&gt;Nervous System Diseases/*diagnosis/drug therapy/*microbiology&lt;/keyword&gt;&lt;keyword&gt;Rifampin/therapeutic use&lt;/keyword&gt;&lt;/keywords&gt;&lt;dates&gt;&lt;year&gt;2010&lt;/year&gt;&lt;pub-dates&gt;&lt;date&gt;Sep-Oct&lt;/date&gt;&lt;/pub-dates&gt;&lt;/dates&gt;&lt;isbn&gt;0256-4947 (Print)&amp;#xD;0256-4947&lt;/isbn&gt;&lt;accession-num&gt;20697164&lt;/accession-num&gt;&lt;urls&gt;&lt;/urls&gt;&lt;custom1&gt;197&lt;/custom1&gt;&lt;custom2&gt;PMC2941258&lt;/custom2&gt;&lt;electronic-resource-num&gt;10.4103/0256-4947.6708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19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19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9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turniolo&lt;/Author&gt;&lt;Year&gt;2010&lt;/Year&gt;&lt;RecNum&gt;200&lt;/RecNum&gt;&lt;DisplayText&gt;(64)&lt;/DisplayText&gt;&lt;record&gt;&lt;rec-number&gt;200&lt;/rec-number&gt;&lt;foreign-keys&gt;&lt;key app="EN" db-id="e292sw52gp0vsrev2pp59ptftf9zsrrxrasr" timestamp="1611228332"&gt;200&lt;/key&gt;&lt;/foreign-keys&gt;&lt;ref-type name="Journal Article"&gt;17&lt;/ref-type&gt;&lt;contributors&gt;&lt;authors&gt;&lt;author&gt;Sturniolo, G.&lt;/author&gt;&lt;author&gt;Mondello, P.&lt;/author&gt;&lt;author&gt;Bruno, S.&lt;/author&gt;&lt;author&gt;Bonfatto, O. E.&lt;/author&gt;&lt;author&gt;Frattima, S.&lt;/author&gt;&lt;author&gt;Albanese, A.&lt;/author&gt;&lt;author&gt;Restivo, R.&lt;/author&gt;&lt;author&gt;Liberti, G.&lt;/author&gt;&lt;author&gt;Pasquali, P.&lt;/author&gt;&lt;author&gt;Marianelli, C.&lt;/author&gt;&lt;/authors&gt;&lt;/contributors&gt;&lt;auth-address&gt;Department of Infectious Diseases, G. Martino Hospital, University of Messina, Messina, Italy.&lt;/auth-address&gt;&lt;titles&gt;&lt;title&gt;Neurobrucellosis associated with syndrome of inappropriate antidiuretic hormone with resultant diabetes insipidus and hypothyroidism&lt;/title&gt;&lt;secondary-title&gt;J Clin Microbiol&lt;/secondary-title&gt;&lt;/titles&gt;&lt;periodical&gt;&lt;full-title&gt;J Clin Microbiol&lt;/full-title&gt;&lt;/periodical&gt;&lt;pages&gt;3806-9&lt;/pages&gt;&lt;volume&gt;48&lt;/volume&gt;&lt;number&gt;10&lt;/number&gt;&lt;edition&gt;2010/08/13&lt;/edition&gt;&lt;keywords&gt;&lt;keyword&gt;Adolescent&lt;/keyword&gt;&lt;keyword&gt;Brucella melitensis/*isolation &amp;amp; purification&lt;/keyword&gt;&lt;keyword&gt;Brucellosis/*complications/*diagnosis/microbiology&lt;/keyword&gt;&lt;keyword&gt;Diabetes Insipidus/*diagnosis/etiology&lt;/keyword&gt;&lt;keyword&gt;Humans&lt;/keyword&gt;&lt;keyword&gt;Hypothyroidism/*diagnosis/etiology&lt;/keyword&gt;&lt;keyword&gt;Male&lt;/keyword&gt;&lt;keyword&gt;Meningoencephalitis/*complications/*diagnosis/microbiology&lt;/keyword&gt;&lt;keyword&gt;Vasopressins/metabolism&lt;/keyword&gt;&lt;/keywords&gt;&lt;dates&gt;&lt;year&gt;2010&lt;/year&gt;&lt;pub-dates&gt;&lt;date&gt;Oct&lt;/date&gt;&lt;/pub-dates&gt;&lt;/dates&gt;&lt;isbn&gt;0095-1137 (Print)&amp;#xD;0095-1137&lt;/isbn&gt;&lt;accession-num&gt;20702671&lt;/accession-num&gt;&lt;urls&gt;&lt;/urls&gt;&lt;custom1&gt;199&lt;/custom1&gt;&lt;custom2&gt;PMC2953098&lt;/custom2&gt;&lt;electronic-resource-num&gt;10.1128/jcm.00721-1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19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19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Inan&lt;/Author&gt;&lt;Year&gt;2010&lt;/Year&gt;&lt;RecNum&gt;195&lt;/RecNum&gt;&lt;DisplayText&gt;(65)&lt;/DisplayText&gt;&lt;record&gt;&lt;rec-number&gt;195&lt;/rec-number&gt;&lt;foreign-keys&gt;&lt;key app="EN" db-id="e292sw52gp0vsrev2pp59ptftf9zsrrxrasr" timestamp="1611228332"&gt;195&lt;/key&gt;&lt;/foreign-keys&gt;&lt;ref-type name="Journal Article"&gt;17&lt;/ref-type&gt;&lt;contributors&gt;&lt;authors&gt;&lt;author&gt;Inan, A. S.&lt;/author&gt;&lt;author&gt;Ceran, N.&lt;/author&gt;&lt;author&gt;Erdem, I.&lt;/author&gt;&lt;author&gt;Engin, D. O.&lt;/author&gt;&lt;author&gt;Senbayrak, S.&lt;/author&gt;&lt;author&gt;Ozyurek, S. C.&lt;/author&gt;&lt;author&gt;Goktas, P.&lt;/author&gt;&lt;/authors&gt;&lt;/contributors&gt;&lt;auth-address&gt;Department of Infectious Diseases and Clinical Microbiology, Haydarpasa Numune Training and Research Hospital, Tıbbiye Street, 34668, Istanbul, Turkey. asumaninan@hotmail.com.&lt;/auth-address&gt;&lt;titles&gt;&lt;title&gt;Neurobrucellosis with transient ischemic attack, vasculopathic changes, intracerebral granulomas and basal ganglia infarction: a case report&lt;/title&gt;&lt;secondary-title&gt;J Med Case Rep&lt;/secondary-title&gt;&lt;/titles&gt;&lt;periodical&gt;&lt;full-title&gt;J Med Case Rep&lt;/full-title&gt;&lt;/periodical&gt;&lt;pages&gt;340&lt;/pages&gt;&lt;volume&gt;4&lt;/volume&gt;&lt;edition&gt;2010/10/27&lt;/edition&gt;&lt;dates&gt;&lt;year&gt;2010&lt;/year&gt;&lt;pub-dates&gt;&lt;date&gt;Oct 25&lt;/date&gt;&lt;/pub-dates&gt;&lt;/dates&gt;&lt;isbn&gt;1752-1947&lt;/isbn&gt;&lt;accession-num&gt;20973948&lt;/accession-num&gt;&lt;urls&gt;&lt;/urls&gt;&lt;custom1&gt;205&lt;/custom1&gt;&lt;custom2&gt;PMC2984467&lt;/custom2&gt;&lt;electronic-resource-num&gt;10.1186/1752-1947-4-34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0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0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y&lt;/Author&gt;&lt;Year&gt;2010&lt;/Year&gt;&lt;RecNum&gt;210&lt;/RecNum&gt;&lt;DisplayText&gt;(66)&lt;/DisplayText&gt;&lt;record&gt;&lt;rec-number&gt;210&lt;/rec-number&gt;&lt;foreign-keys&gt;&lt;key app="EN" db-id="e292sw52gp0vsrev2pp59ptftf9zsrrxrasr" timestamp="1611228332"&gt;210&lt;/key&gt;&lt;/foreign-keys&gt;&lt;ref-type name="Journal Article"&gt;17&lt;/ref-type&gt;&lt;contributors&gt;&lt;authors&gt;&lt;author&gt;Ay, S.&lt;/author&gt;&lt;author&gt;Tur, B. S.&lt;/author&gt;&lt;author&gt;Kutlay, S.&lt;/author&gt;&lt;/authors&gt;&lt;/contributors&gt;&lt;auth-address&gt;Department of Physical Medicine and Rehabilitation, Ufuk University School of Medicine, Ankara, Turkey. saimeay@yahoo.com&lt;/auth-address&gt;&lt;titles&gt;&lt;title&gt;Cerebral infarct due to meningovascular neurobrucellosis: a case report&lt;/title&gt;&lt;secondary-title&gt;Int J Infect Dis&lt;/secondary-title&gt;&lt;/titles&gt;&lt;periodical&gt;&lt;full-title&gt;Int J Infect Dis&lt;/full-title&gt;&lt;/periodical&gt;&lt;pages&gt;e202-4&lt;/pages&gt;&lt;volume&gt;14 Suppl 3&lt;/volume&gt;&lt;edition&gt;2009/11/17&lt;/edition&gt;&lt;keywords&gt;&lt;keyword&gt;Adult&lt;/keyword&gt;&lt;keyword&gt;Anti-Bacterial Agents/therapeutic use&lt;/keyword&gt;&lt;keyword&gt;*Brucella melitensis/isolation &amp;amp; purification&lt;/keyword&gt;&lt;keyword&gt;Brucellosis/*complications/diagnosis/drug therapy&lt;/keyword&gt;&lt;keyword&gt;Central Nervous System Bacterial Infections/*complications/diagnosis/drug therapy&lt;/keyword&gt;&lt;keyword&gt;Cerebral Infarction/*etiology&lt;/keyword&gt;&lt;keyword&gt;Diagnosis, Differential&lt;/keyword&gt;&lt;keyword&gt;Humans&lt;/keyword&gt;&lt;keyword&gt;Magnetic Resonance Imaging&lt;/keyword&gt;&lt;keyword&gt;Male&lt;/keyword&gt;&lt;/keywords&gt;&lt;dates&gt;&lt;year&gt;2010&lt;/year&gt;&lt;pub-dates&gt;&lt;date&gt;Sep&lt;/date&gt;&lt;/pub-dates&gt;&lt;/dates&gt;&lt;isbn&gt;1201-9712 (Print)&amp;#xD;1201-9712&lt;/isbn&gt;&lt;accession-num&gt;19914117&lt;/accession-num&gt;&lt;urls&gt;&lt;/urls&gt;&lt;custom1&gt;209&lt;/custom1&gt;&lt;custom2&gt;PMC7129142&lt;/custom2&gt;&lt;electronic-resource-num&gt;10.1016/j.ijid.2009.07.01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0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0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tas&lt;/Author&gt;&lt;Year&gt;2010&lt;/Year&gt;&lt;RecNum&gt;201&lt;/RecNum&gt;&lt;DisplayText&gt;(67)&lt;/DisplayText&gt;&lt;record&gt;&lt;rec-number&gt;201&lt;/rec-number&gt;&lt;foreign-keys&gt;&lt;key app="EN" db-id="e292sw52gp0vsrev2pp59ptftf9zsrrxrasr" timestamp="1611228332"&gt;201&lt;/key&gt;&lt;/foreign-keys&gt;&lt;ref-type name="Journal Article"&gt;17&lt;/ref-type&gt;&lt;contributors&gt;&lt;authors&gt;&lt;author&gt;Altas, M.&lt;/author&gt;&lt;author&gt;Evirgen, O.&lt;/author&gt;&lt;author&gt;Arica, V.&lt;/author&gt;&lt;author&gt;Tutanc, M.&lt;/author&gt;&lt;/authors&gt;&lt;/contributors&gt;&lt;auth-address&gt;Departments of Neurosurgery, Mustafa Kemal University, Hatay, Turkey.&lt;/auth-address&gt;&lt;titles&gt;&lt;title&gt;Pediatric neurobrucellosis associated with hydrocephalus&lt;/title&gt;&lt;secondary-title&gt;J Pediatr Neurosci&lt;/secondary-title&gt;&lt;/titles&gt;&lt;periodical&gt;&lt;full-title&gt;J Pediatr Neurosci&lt;/full-title&gt;&lt;/periodical&gt;&lt;pages&gt;144-6&lt;/pages&gt;&lt;volume&gt;5&lt;/volume&gt;&lt;number&gt;2&lt;/number&gt;&lt;edition&gt;2011/05/12&lt;/edition&gt;&lt;keywords&gt;&lt;keyword&gt;Brucellosis&lt;/keyword&gt;&lt;keyword&gt;hydrocephaly&lt;/keyword&gt;&lt;keyword&gt;neurobrucellosis&lt;/keyword&gt;&lt;/keywords&gt;&lt;dates&gt;&lt;year&gt;2010&lt;/year&gt;&lt;pub-dates&gt;&lt;date&gt;Jul&lt;/date&gt;&lt;/pub-dates&gt;&lt;/dates&gt;&lt;isbn&gt;1817-1745 (Print)&amp;#xD;1817-1745&lt;/isbn&gt;&lt;accession-num&gt;21559164&lt;/accession-num&gt;&lt;urls&gt;&lt;/urls&gt;&lt;custom1&gt;210&lt;/custom1&gt;&lt;custom2&gt;PMC3087995&lt;/custom2&gt;&lt;electronic-resource-num&gt;10.4103/1817-1745.7611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1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1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onekaboni&lt;/Author&gt;&lt;Year&gt;2009&lt;/Year&gt;&lt;RecNum&gt;223&lt;/RecNum&gt;&lt;DisplayText&gt;(68)&lt;/DisplayText&gt;&lt;record&gt;&lt;rec-number&gt;223&lt;/rec-number&gt;&lt;foreign-keys&gt;&lt;key app="EN" db-id="e292sw52gp0vsrev2pp59ptftf9zsrrxrasr" timestamp="1611228332"&gt;223&lt;/key&gt;&lt;/foreign-keys&gt;&lt;ref-type name="Journal Article"&gt;17&lt;/ref-type&gt;&lt;contributors&gt;&lt;authors&gt;&lt;author&gt;Tonekaboni, S. H.&lt;/author&gt;&lt;author&gt;Karimi, A.&lt;/author&gt;&lt;author&gt;Armin, S.&lt;/author&gt;&lt;author&gt;Khase, L. A.&lt;/author&gt;&lt;author&gt;Sabertehrani, A. S.&lt;/author&gt;&lt;/authors&gt;&lt;/contributors&gt;&lt;auth-address&gt;Pediatric Neurology Research Center, Shahid Beheshti University of Medical Sciences, Mofid Children Hospital, Tehran, Iran.&lt;/auth-address&gt;&lt;titles&gt;&lt;title&gt;Neurobrucellosis: a partially treatable cause of vision loss&lt;/title&gt;&lt;secondary-title&gt;Pediatr Neurol&lt;/secondary-title&gt;&lt;/titles&gt;&lt;periodical&gt;&lt;full-title&gt;Pediatr Neurol&lt;/full-title&gt;&lt;/periodical&gt;&lt;pages&gt;401-3&lt;/pages&gt;&lt;volume&gt;40&lt;/volume&gt;&lt;number&gt;5&lt;/number&gt;&lt;edition&gt;2009/04/22&lt;/edition&gt;&lt;keywords&gt;&lt;keyword&gt;Adolescent&lt;/keyword&gt;&lt;keyword&gt;Anti-Bacterial Agents/therapeutic use&lt;/keyword&gt;&lt;keyword&gt;Brain/pathology&lt;/keyword&gt;&lt;keyword&gt;Brucellosis/*complications/drug therapy/pathology&lt;/keyword&gt;&lt;keyword&gt;Central Nervous System Infections/*complications/drug therapy/pathology&lt;/keyword&gt;&lt;keyword&gt;Follow-Up Studies&lt;/keyword&gt;&lt;keyword&gt;Gadolinium&lt;/keyword&gt;&lt;keyword&gt;Hearing Loss/drug therapy/*etiology/pathology&lt;/keyword&gt;&lt;keyword&gt;Humans&lt;/keyword&gt;&lt;keyword&gt;Magnetic Resonance Imaging&lt;/keyword&gt;&lt;keyword&gt;Male&lt;/keyword&gt;&lt;keyword&gt;Optic Chiasm/*pathology&lt;/keyword&gt;&lt;keyword&gt;Treatment Outcome&lt;/keyword&gt;&lt;keyword&gt;Vision Disorders/drug therapy/*etiology/pathology&lt;/keyword&gt;&lt;/keywords&gt;&lt;dates&gt;&lt;year&gt;2009&lt;/year&gt;&lt;pub-dates&gt;&lt;date&gt;May&lt;/date&gt;&lt;/pub-dates&gt;&lt;/dates&gt;&lt;isbn&gt;0887-8994&lt;/isbn&gt;&lt;accession-num&gt;19380082&lt;/accession-num&gt;&lt;urls&gt;&lt;/urls&gt;&lt;custom1&gt;213&lt;/custom1&gt;&lt;electronic-resource-num&gt;10.1016/j.pediatrneurol.2008.12.01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1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ahin&lt;/Author&gt;&lt;Year&gt;2009&lt;/Year&gt;&lt;RecNum&gt;215&lt;/RecNum&gt;&lt;DisplayText&gt;(69)&lt;/DisplayText&gt;&lt;record&gt;&lt;rec-number&gt;215&lt;/rec-number&gt;&lt;foreign-keys&gt;&lt;key app="EN" db-id="e292sw52gp0vsrev2pp59ptftf9zsrrxrasr" timestamp="1611228332"&gt;215&lt;/key&gt;&lt;/foreign-keys&gt;&lt;ref-type name="Journal Article"&gt;17&lt;/ref-type&gt;&lt;contributors&gt;&lt;authors&gt;&lt;author&gt;Sahin, E.&lt;/author&gt;&lt;author&gt;Yilmaz, A.&lt;/author&gt;&lt;author&gt;Ersöz, G.&lt;/author&gt;&lt;author&gt;Uğuz, M.&lt;/author&gt;&lt;author&gt;Kaya, A.&lt;/author&gt;&lt;/authors&gt;&lt;/contributors&gt;&lt;auth-address&gt;Department of Clinical Microbiology and Infectious Diseases, Mersin University, 33079-Mersin, Turkey. sahinelif@gmail.com&lt;/auth-address&gt;&lt;titles&gt;&lt;title&gt;Multiple cranial nerve involvement caused by Brucella melitensis&lt;/title&gt;&lt;secondary-title&gt;South Med J&lt;/secondary-title&gt;&lt;/titles&gt;&lt;periodical&gt;&lt;full-title&gt;South Med J&lt;/full-title&gt;&lt;/periodical&gt;&lt;pages&gt;855-7&lt;/pages&gt;&lt;volume&gt;102&lt;/volume&gt;&lt;number&gt;8&lt;/number&gt;&lt;edition&gt;2009/07/14&lt;/edition&gt;&lt;keywords&gt;&lt;keyword&gt;Anti-Bacterial Agents/therapeutic use&lt;/keyword&gt;&lt;keyword&gt;Brucella melitensis/*isolation &amp;amp; purification&lt;/keyword&gt;&lt;keyword&gt;Brucellosis/*diagnosis/drug therapy&lt;/keyword&gt;&lt;keyword&gt;Diplopia/microbiology&lt;/keyword&gt;&lt;keyword&gt;Drug Therapy, Combination&lt;/keyword&gt;&lt;keyword&gt;Female&lt;/keyword&gt;&lt;keyword&gt;Hearing Loss, Bilateral/microbiology&lt;/keyword&gt;&lt;keyword&gt;Humans&lt;/keyword&gt;&lt;keyword&gt;Meningitis, Bacterial/drug therapy/*microbiology&lt;/keyword&gt;&lt;keyword&gt;Optic Nerve Diseases/*microbiology&lt;/keyword&gt;&lt;keyword&gt;Vestibulocochlear Nerve Diseases/microbiology&lt;/keyword&gt;&lt;keyword&gt;Young Adult&lt;/keyword&gt;&lt;/keywords&gt;&lt;dates&gt;&lt;year&gt;2009&lt;/year&gt;&lt;pub-dates&gt;&lt;date&gt;Aug&lt;/date&gt;&lt;/pub-dates&gt;&lt;/dates&gt;&lt;isbn&gt;0038-4348&lt;/isbn&gt;&lt;accession-num&gt;19593297&lt;/accession-num&gt;&lt;urls&gt;&lt;/urls&gt;&lt;custom1&gt;217&lt;/custom1&gt;&lt;electronic-resource-num&gt;10.1097/SMJ.0b013e3181ac062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6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1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1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Ozkavukcu&lt;/Author&gt;&lt;Year&gt;2009&lt;/Year&gt;&lt;RecNum&gt;211&lt;/RecNum&gt;&lt;DisplayText&gt;(70)&lt;/DisplayText&gt;&lt;record&gt;&lt;rec-number&gt;211&lt;/rec-number&gt;&lt;foreign-keys&gt;&lt;key app="EN" db-id="e292sw52gp0vsrev2pp59ptftf9zsrrxrasr" timestamp="1611228332"&gt;211&lt;/key&gt;&lt;/foreign-keys&gt;&lt;ref-type name="Journal Article"&gt;17&lt;/ref-type&gt;&lt;contributors&gt;&lt;authors&gt;&lt;author&gt;Ozkavukcu, E.&lt;/author&gt;&lt;author&gt;Tuncay, Z.&lt;/author&gt;&lt;author&gt;Selçuk, F.&lt;/author&gt;&lt;author&gt;Erden, I.&lt;/author&gt;&lt;/authors&gt;&lt;/contributors&gt;&lt;auth-address&gt;Department of Radiology, Ankara University School of Medicine, Turkey. eozkavukcu@gmail.com&lt;/auth-address&gt;&lt;titles&gt;&lt;title&gt;An unusual case of neurobrucellosis presenting with unilateral abducens nerve palsy: clinical and MRI findings&lt;/title&gt;&lt;secondary-title&gt;Diagn Interv Radiol&lt;/secondary-title&gt;&lt;/titles&gt;&lt;periodical&gt;&lt;full-title&gt;Diagn Interv Radiol&lt;/full-title&gt;&lt;/periodical&gt;&lt;pages&gt;236-8&lt;/pages&gt;&lt;volume&gt;15&lt;/volume&gt;&lt;number&gt;4&lt;/number&gt;&lt;edition&gt;2009/10/29&lt;/edition&gt;&lt;keywords&gt;&lt;keyword&gt;Abducens Nerve Diseases/complications/*diagnosis&lt;/keyword&gt;&lt;keyword&gt;Adult&lt;/keyword&gt;&lt;keyword&gt;Anti-Bacterial Agents/therapeutic use&lt;/keyword&gt;&lt;keyword&gt;Brucellosis/*diagnostic imaging&lt;/keyword&gt;&lt;keyword&gt;Drug Therapy, Combination&lt;/keyword&gt;&lt;keyword&gt;Female&lt;/keyword&gt;&lt;keyword&gt;Humans&lt;/keyword&gt;&lt;keyword&gt;Image Enhancement&lt;/keyword&gt;&lt;keyword&gt;Magnetic Resonance Imaging/*methods&lt;/keyword&gt;&lt;keyword&gt;Radiography&lt;/keyword&gt;&lt;keyword&gt;Treatment Outcome&lt;/keyword&gt;&lt;/keywords&gt;&lt;dates&gt;&lt;year&gt;2009&lt;/year&gt;&lt;pub-dates&gt;&lt;date&gt;Dec&lt;/date&gt;&lt;/pub-dates&gt;&lt;/dates&gt;&lt;isbn&gt;1305-3825&lt;/isbn&gt;&lt;accession-num&gt;19862675&lt;/accession-num&gt;&lt;urls&gt;&lt;/urls&gt;&lt;custom1&gt;220&lt;/custom1&gt;&lt;electronic-resource-num&gt;10.4261/1305-3825.Dir.1604-07.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2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2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ansour&lt;/Author&gt;&lt;Year&gt;2009&lt;/Year&gt;&lt;RecNum&gt;217&lt;/RecNum&gt;&lt;DisplayText&gt;(71)&lt;/DisplayText&gt;&lt;record&gt;&lt;rec-number&gt;217&lt;/rec-number&gt;&lt;foreign-keys&gt;&lt;key app="EN" db-id="e292sw52gp0vsrev2pp59ptftf9zsrrxrasr" timestamp="1611228332"&gt;217&lt;/key&gt;&lt;/foreign-keys&gt;&lt;ref-type name="Journal Article"&gt;17&lt;/ref-type&gt;&lt;contributors&gt;&lt;authors&gt;&lt;author&gt;Mansour, A. M.&lt;/author&gt;&lt;author&gt;Nakhla,, II&lt;/author&gt;&lt;author&gt;Sultan, Y. A.&lt;/author&gt;&lt;author&gt;Frenck, R. W., Jr.&lt;/author&gt;&lt;/authors&gt;&lt;/contributors&gt;&lt;auth-address&gt;United States Naval Medical Research Unit No.3, Cairo, Egypt. Adelm@namru3.med.navy.mil&lt;/auth-address&gt;&lt;titles&gt;&lt;title&gt;Brucella meningitis: first reported case in Egypt&lt;/title&gt;&lt;secondary-title&gt;East Mediterr Health J&lt;/secondary-title&gt;&lt;/titles&gt;&lt;periodical&gt;&lt;full-title&gt;East Mediterr Health J&lt;/full-title&gt;&lt;/periodical&gt;&lt;pages&gt;1040-4&lt;/pages&gt;&lt;volume&gt;15&lt;/volume&gt;&lt;number&gt;4&lt;/number&gt;&lt;edition&gt;2010/03/02&lt;/edition&gt;&lt;keywords&gt;&lt;keyword&gt;Adult&lt;/keyword&gt;&lt;keyword&gt;Anti-Bacterial Agents/therapeutic use&lt;/keyword&gt;&lt;keyword&gt;Brucellosis/cerebrospinal fluid/*diagnosis/*drug therapy/epidemiology&lt;/keyword&gt;&lt;keyword&gt;Cerebrospinal Fluid/cytology/immunology&lt;/keyword&gt;&lt;keyword&gt;Diagnosis, Differential&lt;/keyword&gt;&lt;keyword&gt;Doxycycline/therapeutic use&lt;/keyword&gt;&lt;keyword&gt;Drug Therapy, Combination&lt;/keyword&gt;&lt;keyword&gt;Egypt/epidemiology&lt;/keyword&gt;&lt;keyword&gt;Enzyme-Linked Immunosorbent Assay&lt;/keyword&gt;&lt;keyword&gt;Humans&lt;/keyword&gt;&lt;keyword&gt;Male&lt;/keyword&gt;&lt;keyword&gt;Meningitis, Bacterial/cerebrospinal fluid/*diagnosis/*drug therapy/epidemiology&lt;/keyword&gt;&lt;keyword&gt;Trimethoprim, Sulfamethoxazole Drug Combination/therapeutic use&lt;/keyword&gt;&lt;/keywords&gt;&lt;dates&gt;&lt;year&gt;2009&lt;/year&gt;&lt;pub-dates&gt;&lt;date&gt;Jul-Aug&lt;/date&gt;&lt;/pub-dates&gt;&lt;/dates&gt;&lt;isbn&gt;1020-3397 (Print)&amp;#xD;1020-3397&lt;/isbn&gt;&lt;accession-num&gt;20187559&lt;/accession-num&gt;&lt;urls&gt;&lt;/urls&gt;&lt;custom1&gt;22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2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2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neri&lt;/Author&gt;&lt;Year&gt;2009&lt;/Year&gt;&lt;RecNum&gt;214&lt;/RecNum&gt;&lt;DisplayText&gt;(72)&lt;/DisplayText&gt;&lt;record&gt;&lt;rec-number&gt;214&lt;/rec-number&gt;&lt;foreign-keys&gt;&lt;key app="EN" db-id="e292sw52gp0vsrev2pp59ptftf9zsrrxrasr" timestamp="1611228332"&gt;214&lt;/key&gt;&lt;/foreign-keys&gt;&lt;ref-type name="Journal Article"&gt;17&lt;/ref-type&gt;&lt;contributors&gt;&lt;authors&gt;&lt;author&gt;Guneri, E. A.&lt;/author&gt;&lt;author&gt;Kirkim, G.&lt;/author&gt;&lt;author&gt;Serbetcioglu, B. M.&lt;/author&gt;&lt;author&gt;Erdag, T. K.&lt;/author&gt;&lt;author&gt;Guneri, A.&lt;/author&gt;&lt;/authors&gt;&lt;/contributors&gt;&lt;auth-address&gt;Dokuz Eylul University Medical School, Izmir, Turkey. alpin.guneri@deu.edu.tr&lt;/auth-address&gt;&lt;titles&gt;&lt;title&gt;Cochlear implantation in neurobrucellosis&lt;/title&gt;&lt;secondary-title&gt;Otol Neurotol&lt;/secondary-title&gt;&lt;/titles&gt;&lt;periodical&gt;&lt;full-title&gt;Otol Neurotol&lt;/full-title&gt;&lt;/periodical&gt;&lt;pages&gt;747-9&lt;/pages&gt;&lt;volume&gt;30&lt;/volume&gt;&lt;number&gt;6&lt;/number&gt;&lt;edition&gt;2009/07/30&lt;/edition&gt;&lt;keywords&gt;&lt;keyword&gt;Adult&lt;/keyword&gt;&lt;keyword&gt;Audiometry, Pure-Tone&lt;/keyword&gt;&lt;keyword&gt;Brucellosis/*complications&lt;/keyword&gt;&lt;keyword&gt;Cochlear Implantation/*methods&lt;/keyword&gt;&lt;keyword&gt;Evoked Potentials/physiology&lt;/keyword&gt;&lt;keyword&gt;Hearing Loss, Sensorineural/*etiology/*surgery&lt;/keyword&gt;&lt;keyword&gt;Humans&lt;/keyword&gt;&lt;keyword&gt;Magnetic Resonance Imaging&lt;/keyword&gt;&lt;keyword&gt;Male&lt;/keyword&gt;&lt;keyword&gt;Paraparesis, Spastic/complications/etiology&lt;/keyword&gt;&lt;keyword&gt;Peripheral Nervous System Diseases/*complications&lt;/keyword&gt;&lt;keyword&gt;Telemetry&lt;/keyword&gt;&lt;/keywords&gt;&lt;dates&gt;&lt;year&gt;2009&lt;/year&gt;&lt;pub-dates&gt;&lt;date&gt;Sep&lt;/date&gt;&lt;/pub-dates&gt;&lt;/dates&gt;&lt;isbn&gt;1531-7129&lt;/isbn&gt;&lt;accession-num&gt;19638936&lt;/accession-num&gt;&lt;urls&gt;&lt;/urls&gt;&lt;custom1&gt;226&lt;/custom1&gt;&lt;electronic-resource-num&gt;10.1097/MAO.0b013e3181b285ec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2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2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ikare&lt;/Author&gt;&lt;Year&gt;2008&lt;/Year&gt;&lt;RecNum&gt;245&lt;/RecNum&gt;&lt;DisplayText&gt;(73)&lt;/DisplayText&gt;&lt;record&gt;&lt;rec-number&gt;245&lt;/rec-number&gt;&lt;foreign-keys&gt;&lt;key app="EN" db-id="e292sw52gp0vsrev2pp59ptftf9zsrrxrasr" timestamp="1611228332"&gt;245&lt;/key&gt;&lt;/foreign-keys&gt;&lt;ref-type name="Journal Article"&gt;17&lt;/ref-type&gt;&lt;contributors&gt;&lt;authors&gt;&lt;author&gt;Tikare, N. V.&lt;/author&gt;&lt;author&gt;Mantur, B. G.&lt;/author&gt;&lt;author&gt;Bidari, L. H.&lt;/author&gt;&lt;/authors&gt;&lt;/contributors&gt;&lt;auth-address&gt;Dr Bidari&amp;apos;s Ashwini Institute of Child Health and Research Centre, Bijapur 586103, Karnataka, India. &amp;lt;nitintikare@rediffmail.com&lt;/auth-address&gt;&lt;titles&gt;&lt;title&gt;Brucellar meningitis in an infant--evidence for human breast milk transmission&lt;/title&gt;&lt;secondary-title&gt;J Trop Pediatr&lt;/secondary-title&gt;&lt;/titles&gt;&lt;periodical&gt;&lt;full-title&gt;J Trop Pediatr&lt;/full-title&gt;&lt;/periodical&gt;&lt;pages&gt;272-4&lt;/pages&gt;&lt;volume&gt;54&lt;/volume&gt;&lt;number&gt;4&lt;/number&gt;&lt;edition&gt;2008/02/23&lt;/edition&gt;&lt;keywords&gt;&lt;keyword&gt;Anti-Bacterial Agents/therapeutic use&lt;/keyword&gt;&lt;keyword&gt;Antibodies, Bacterial/blood&lt;/keyword&gt;&lt;keyword&gt;Brucella melitensis/immunology/isolation &amp;amp; purification/*pathogenicity&lt;/keyword&gt;&lt;keyword&gt;Brucellosis/drug therapy/physiopathology/*transmission&lt;/keyword&gt;&lt;keyword&gt;Female&lt;/keyword&gt;&lt;keyword&gt;Humans&lt;/keyword&gt;&lt;keyword&gt;Infant&lt;/keyword&gt;&lt;keyword&gt;Milk, Human/*microbiology&lt;/keyword&gt;&lt;/keywords&gt;&lt;dates&gt;&lt;year&gt;2008&lt;/year&gt;&lt;pub-dates&gt;&lt;date&gt;Aug&lt;/date&gt;&lt;/pub-dates&gt;&lt;/dates&gt;&lt;isbn&gt;0142-6338&lt;/isbn&gt;&lt;accession-num&gt;18292100&lt;/accession-num&gt;&lt;urls&gt;&lt;/urls&gt;&lt;custom1&gt;234&lt;/custom1&gt;&lt;electronic-resource-num&gt;10.1093/tropej/fmn01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3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3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0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1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1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1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1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1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1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10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10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110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1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1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11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1&lt;/RecNum&gt;&lt;DisplayText&gt;(74)&lt;/DisplayText&gt;&lt;record&gt;&lt;rec-number&gt;241&lt;/rec-number&gt;&lt;foreign-keys&gt;&lt;key app="EN" db-id="e292sw52gp0vsrev2pp59ptftf9zsrrxrasr" timestamp="1611228332"&gt;241&lt;/key&gt;&lt;/foreign-keys&gt;&lt;ref-type name="Journal Article"&gt;17&lt;/ref-type&gt;&lt;contributors&gt;&lt;authors&gt;&lt;author&gt;Karaoglan, I.&lt;/author&gt;&lt;author&gt;Namiduru, M.&lt;/author&gt;&lt;author&gt;Akcali, A.&lt;/author&gt;&lt;author&gt;Cansel, N.&lt;/author&gt;&lt;/authors&gt;&lt;/contributors&gt;&lt;auth-address&gt;Department of Infectious Diseases and Clinical Microbiology, School of Medicine, Gaziantep University, Gaziantep TR-27310, Turkey. ikaraoglan10@hotmail.com&lt;/auth-address&gt;&lt;titles&gt;&lt;title&gt;Different manifestations of nervous system involvement by neurobrucellosis&lt;/title&gt;&lt;secondary-title&gt;Neurosciences (Riyadh)&lt;/secondary-title&gt;&lt;/titles&gt;&lt;periodical&gt;&lt;full-title&gt;Neurosciences (Riyadh)&lt;/full-title&gt;&lt;/periodical&gt;&lt;pages&gt;283-7&lt;/pages&gt;&lt;volume&gt;13&lt;/volume&gt;&lt;number&gt;3&lt;/number&gt;&lt;edition&gt;2008/07/01&lt;/edition&gt;&lt;dates&gt;&lt;year&gt;2008&lt;/year&gt;&lt;pub-dates&gt;&lt;date&gt;Jul&lt;/date&gt;&lt;/pub-dates&gt;&lt;/dates&gt;&lt;isbn&gt;1319-6138 (Print)&amp;#xD;1319-6138&lt;/isbn&gt;&lt;accession-num&gt;21063340&lt;/accession-num&gt;&lt;urls&gt;&lt;/urls&gt;&lt;custom1&gt;241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11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oglan&lt;/Author&gt;&lt;Year&gt;2008&lt;/Year&gt;&lt;RecNum&gt;244&lt;/RecNum&gt;&lt;DisplayText&gt;(75)&lt;/DisplayText&gt;&lt;record&gt;&lt;rec-number&gt;244&lt;/rec-number&gt;&lt;foreign-keys&gt;&lt;key app="EN" db-id="e292sw52gp0vsrev2pp59ptftf9zsrrxrasr" timestamp="1611228332"&gt;244&lt;/key&gt;&lt;/foreign-keys&gt;&lt;ref-type name="Journal Article"&gt;17&lt;/ref-type&gt;&lt;contributors&gt;&lt;authors&gt;&lt;author&gt;Karaoglan, I.&lt;/author&gt;&lt;author&gt;Akcali, A.&lt;/author&gt;&lt;author&gt;Ozkur, A.&lt;/author&gt;&lt;author&gt;Namýdurua, M.&lt;/author&gt;&lt;/authors&gt;&lt;/contributors&gt;&lt;auth-address&gt;Department of Infectious Disease, Gaziantep University, Medical Faculty, Gaziantep, Turkey.&lt;/auth-address&gt;&lt;titles&gt;&lt;title&gt;Neurobrucellosis mimicking demyelinizating disorders&lt;/title&gt;&lt;secondary-title&gt;Ann Saudi Med&lt;/secondary-title&gt;&lt;/titles&gt;&lt;periodical&gt;&lt;full-title&gt;Ann Saudi Med&lt;/full-title&gt;&lt;/periodical&gt;&lt;pages&gt;148-9&lt;/pages&gt;&lt;volume&gt;28&lt;/volume&gt;&lt;number&gt;2&lt;/number&gt;&lt;edition&gt;2008/04/10&lt;/edition&gt;&lt;keywords&gt;&lt;keyword&gt;Adult&lt;/keyword&gt;&lt;keyword&gt;Anti-Bacterial Agents/therapeutic use&lt;/keyword&gt;&lt;keyword&gt;Brucella/isolation &amp;amp; purification&lt;/keyword&gt;&lt;keyword&gt;Brucellosis/*diagnosis/drug therapy/physiopathology&lt;/keyword&gt;&lt;keyword&gt;Diagnosis, Differential&lt;/keyword&gt;&lt;keyword&gt;Female&lt;/keyword&gt;&lt;keyword&gt;Follow-Up Studies&lt;/keyword&gt;&lt;keyword&gt;Humans&lt;/keyword&gt;&lt;keyword&gt;Magnetic Resonance Imaging&lt;/keyword&gt;&lt;keyword&gt;Multiple Sclerosis/*diagnosis&lt;/keyword&gt;&lt;/keywords&gt;&lt;dates&gt;&lt;year&gt;2008&lt;/year&gt;&lt;pub-dates&gt;&lt;date&gt;Mar-Apr&lt;/date&gt;&lt;/pub-dates&gt;&lt;/dates&gt;&lt;isbn&gt;0256-4947 (Print)&amp;#xD;0256-4947&lt;/isbn&gt;&lt;accession-num&gt;18398283&lt;/accession-num&gt;&lt;urls&gt;&lt;/urls&gt;&lt;custom1&gt;242&lt;/custom1&gt;&lt;custom2&gt;PMC6074515&lt;/custom2&gt;&lt;electronic-resource-num&gt;10.5144/0256-4947.2008.14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Kb2NodW08L0F1dGhvcj48WWVhcj4yMDA4PC9ZZWFyPjxS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Kb2NodW08L0F1dGhvcj48WWVhcj4yMDA4PC9ZZWFyPjxS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ney&lt;/Author&gt;&lt;Year&gt;2008&lt;/Year&gt;&lt;RecNum&gt;243&lt;/RecNum&gt;&lt;DisplayText&gt;(77)&lt;/DisplayText&gt;&lt;record&gt;&lt;rec-number&gt;243&lt;/rec-number&gt;&lt;foreign-keys&gt;&lt;key app="EN" db-id="e292sw52gp0vsrev2pp59ptftf9zsrrxrasr" timestamp="1611228332"&gt;243&lt;/key&gt;&lt;/foreign-keys&gt;&lt;ref-type name="Journal Article"&gt;17&lt;/ref-type&gt;&lt;contributors&gt;&lt;authors&gt;&lt;author&gt;Guney, F.&lt;/author&gt;&lt;author&gt;Gumus, H.&lt;/author&gt;&lt;author&gt;Ogmegul, A.&lt;/author&gt;&lt;author&gt;Kandemir, B.&lt;/author&gt;&lt;author&gt;Emlik, D.&lt;/author&gt;&lt;author&gt;Arslan, U.&lt;/author&gt;&lt;author&gt;Tuncer, I.&lt;/author&gt;&lt;/authors&gt;&lt;/contributors&gt;&lt;auth-address&gt;Selcuk University, Meram Medical Faculty, Department of Neurology, Akyokus, Konya, Turkey. guneyfigen@yahoo.com.tr&lt;/auth-address&gt;&lt;titles&gt;&lt;title&gt;First case report of neurobrucellosis associated with hydrocephalus&lt;/title&gt;&lt;secondary-title&gt;Clin Neurol Neurosurg&lt;/secondary-title&gt;&lt;/titles&gt;&lt;periodical&gt;&lt;full-title&gt;Clin Neurol Neurosurg&lt;/full-title&gt;&lt;/periodical&gt;&lt;pages&gt;739-42&lt;/pages&gt;&lt;volume&gt;110&lt;/volume&gt;&lt;number&gt;7&lt;/number&gt;&lt;edition&gt;2008/05/24&lt;/edition&gt;&lt;keywords&gt;&lt;keyword&gt;Adult&lt;/keyword&gt;&lt;keyword&gt;Agricultural Workers&amp;apos; Diseases/diagnosis/drug therapy&lt;/keyword&gt;&lt;keyword&gt;Anti-Bacterial Agents/therapeutic use&lt;/keyword&gt;&lt;keyword&gt;Brucellosis/*complications/diagnosis/drug therapy&lt;/keyword&gt;&lt;keyword&gt;Diagnosis, Differential&lt;/keyword&gt;&lt;keyword&gt;Humans&lt;/keyword&gt;&lt;keyword&gt;Hydrocephalus/*etiology/pathology&lt;/keyword&gt;&lt;keyword&gt;Magnetic Resonance Imaging&lt;/keyword&gt;&lt;keyword&gt;Male&lt;/keyword&gt;&lt;keyword&gt;Neurologic Examination&lt;/keyword&gt;&lt;keyword&gt;Occupational Diseases/*complications/diagnosis/drug therapy&lt;/keyword&gt;&lt;keyword&gt;Treatment Outcome&lt;/keyword&gt;&lt;/keywords&gt;&lt;dates&gt;&lt;year&gt;2008&lt;/year&gt;&lt;pub-dates&gt;&lt;date&gt;Jul&lt;/date&gt;&lt;/pub-dates&gt;&lt;/dates&gt;&lt;isbn&gt;0303-8467 (Print)&amp;#xD;0303-8467&lt;/isbn&gt;&lt;accession-num&gt;18499339&lt;/accession-num&gt;&lt;urls&gt;&lt;/urls&gt;&lt;custom1&gt;246&lt;/custom1&gt;&lt;electronic-resource-num&gt;10.1016/j.clineuro.2008.04.00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7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7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7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2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7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7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7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70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70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4710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ul&lt;/Author&gt;&lt;Year&gt;2008&lt;/Year&gt;&lt;RecNum&gt;250&lt;/RecNum&gt;&lt;DisplayText&gt;(78)&lt;/DisplayText&gt;&lt;record&gt;&lt;rec-number&gt;250&lt;/rec-number&gt;&lt;foreign-keys&gt;&lt;key app="EN" db-id="e292sw52gp0vsrev2pp59ptftf9zsrrxrasr" timestamp="1611228332"&gt;250&lt;/key&gt;&lt;/foreign-keys&gt;&lt;ref-type name="Journal Article"&gt;17&lt;/ref-type&gt;&lt;contributors&gt;&lt;authors&gt;&lt;author&gt;Gul, H. C.&lt;/author&gt;&lt;author&gt;Erdem, H.&lt;/author&gt;&lt;author&gt;Gorenek, L.&lt;/author&gt;&lt;author&gt;Ozdag, M. F.&lt;/author&gt;&lt;author&gt;Kalpakci, Y.&lt;/author&gt;&lt;author&gt;Avci, I. Y.&lt;/author&gt;&lt;author&gt;Besirbellioglu, B. A.&lt;/author&gt;&lt;author&gt;Eyigun, C. P.&lt;/author&gt;&lt;/authors&gt;&lt;/contributors&gt;&lt;auth-address&gt;Department of Infectious Diseases and Clinical Microbiology, Gulhane Military Hospital, Ankara, Turkey. hcgul@yahoo.com&lt;/auth-address&gt;&lt;titles&gt;&lt;title&gt;Management of neurobrucellosis: an assessment of 11 cases&lt;/title&gt;&lt;secondary-title&gt;Intern Med&lt;/secondary-title&gt;&lt;/titles&gt;&lt;periodical&gt;&lt;full-title&gt;Intern Med&lt;/full-title&gt;&lt;/periodical&gt;&lt;pages&gt;995-1001&lt;/pages&gt;&lt;volume&gt;47&lt;/volume&gt;&lt;number&gt;11&lt;/number&gt;&lt;edition&gt;2008/06/04&lt;/edition&gt;&lt;keywords&gt;&lt;keyword&gt;Adult&lt;/keyword&gt;&lt;keyword&gt;Anti-Bacterial Agents/administration &amp;amp; dosage&lt;/keyword&gt;&lt;keyword&gt;Brucellosis/cerebrospinal fluid/diagnosis/*drug therapy&lt;/keyword&gt;&lt;keyword&gt;Ceftriaxone/administration &amp;amp; dosage&lt;/keyword&gt;&lt;keyword&gt;Central Nervous System Bacterial Infections/cerebrospinal fluid/diagnosis/*drug&lt;/keyword&gt;&lt;keyword&gt;therapy&lt;/keyword&gt;&lt;keyword&gt;Doxycycline/administration &amp;amp; dosage&lt;/keyword&gt;&lt;keyword&gt;Female&lt;/keyword&gt;&lt;keyword&gt;Humans&lt;/keyword&gt;&lt;keyword&gt;Male&lt;/keyword&gt;&lt;keyword&gt;Middle Aged&lt;/keyword&gt;&lt;keyword&gt;Rifampin/administration &amp;amp; dosage&lt;/keyword&gt;&lt;keyword&gt;Trimethoprim, Sulfamethoxazole Drug Combination/administration &amp;amp; dosage&lt;/keyword&gt;&lt;keyword&gt;Turkey&lt;/keyword&gt;&lt;/keywords&gt;&lt;dates&gt;&lt;year&gt;2008&lt;/year&gt;&lt;/dates&gt;&lt;isbn&gt;0918-2918&lt;/isbn&gt;&lt;accession-num&gt;18520109&lt;/accession-num&gt;&lt;urls&gt;&lt;/urls&gt;&lt;custom1&gt;247&lt;/custom1&gt;&lt;electronic-resource-num&gt;10.2169/internalmedicine.47.086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47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4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6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aWxlbjwvQXV0aG9yPjxZZWFyPjIwMDg8L1llYXI+PFJl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aWxlbjwvQXV0aG9yPjxZZWFyPjIwMDg8L1llYXI+PFJl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5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5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7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aWxlbjwvQXV0aG9yPjxZZWFyPjIwMDg8L1llYXI+PFJl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aWxlbjwvQXV0aG9yPjxZZWFyPjIwMDg8L1llYXI+PFJl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52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5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aWxlbjwvQXV0aG9yPjxZZWFyPjIwMDg8L1llYXI+PFJl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aWxlbjwvQXV0aG9yPjxZZWFyPjIwMDg8L1llYXI+PFJl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7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52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5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3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M8L0F1dGhvcj48WWVhcj4yMDA3PC9ZZWFyPjxSZWNO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OYXM8L0F1dGhvcj48WWVhcj4yMDA3PC9ZZWFyPjxSZWNO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5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5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0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aXlhcmVzPC9BdXRob3I+PFllYXI+MjAwNzwvWWVhcj48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aXlhcmVzPC9BdXRob3I+PFllYXI+MjAwNzwvWWVhcj48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5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5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ca&lt;/Author&gt;&lt;Year&gt;2007&lt;/Year&gt;&lt;RecNum&gt;253&lt;/RecNum&gt;&lt;DisplayText&gt;(82)&lt;/DisplayText&gt;&lt;record&gt;&lt;rec-number&gt;253&lt;/rec-number&gt;&lt;foreign-keys&gt;&lt;key app="EN" db-id="e292sw52gp0vsrev2pp59ptftf9zsrrxrasr" timestamp="1611228332"&gt;253&lt;/key&gt;&lt;/foreign-keys&gt;&lt;ref-type name="Journal Article"&gt;17&lt;/ref-type&gt;&lt;contributors&gt;&lt;authors&gt;&lt;author&gt;Karaca, S.&lt;/author&gt;&lt;author&gt;Demiroglu, Y. Z.&lt;/author&gt;&lt;author&gt;Karataş, M.&lt;/author&gt;&lt;author&gt;Tan, M.&lt;/author&gt;&lt;/authors&gt;&lt;/contributors&gt;&lt;auth-address&gt;Department of Neurology, Faculty of Medicine, Baskent University, Medical School, Ankara, Turkey. sibelemre2003@yahoo.com&lt;/auth-address&gt;&lt;titles&gt;&lt;title&gt;Acquired progressive spastic paraparesis due to neurobrucellosis: a case report&lt;/title&gt;&lt;secondary-title&gt;Acta Neurol Belg&lt;/secondary-title&gt;&lt;/titles&gt;&lt;periodical&gt;&lt;full-title&gt;Acta Neurol Belg&lt;/full-title&gt;&lt;/periodical&gt;&lt;pages&gt;118-21&lt;/pages&gt;&lt;volume&gt;107&lt;/volume&gt;&lt;number&gt;4&lt;/number&gt;&lt;edition&gt;2008/04/18&lt;/edition&gt;&lt;keywords&gt;&lt;keyword&gt;Adult&lt;/keyword&gt;&lt;keyword&gt;Anti-Bacterial Agents/therapeutic use&lt;/keyword&gt;&lt;keyword&gt;Brucellosis/cerebrospinal fluid/*complications/*physiopathology&lt;/keyword&gt;&lt;keyword&gt;Ceftriaxone/therapeutic use&lt;/keyword&gt;&lt;keyword&gt;Doxycycline/therapeutic use&lt;/keyword&gt;&lt;keyword&gt;Hearing Loss/microbiology&lt;/keyword&gt;&lt;keyword&gt;Humans&lt;/keyword&gt;&lt;keyword&gt;Male&lt;/keyword&gt;&lt;keyword&gt;Paraparesis, Spastic/cerebrospinal fluid/*microbiology/*physiopathology&lt;/keyword&gt;&lt;keyword&gt;Rifampin/therapeutic use&lt;/keyword&gt;&lt;keyword&gt;Trimethoprim, Sulfamethoxazole Drug Combination/therapeutic use&lt;/keyword&gt;&lt;/keywords&gt;&lt;dates&gt;&lt;year&gt;2007&lt;/year&gt;&lt;pub-dates&gt;&lt;date&gt;Dec&lt;/date&gt;&lt;/pub-dates&gt;&lt;/dates&gt;&lt;isbn&gt;0300-9009 (Print)&amp;#xD;0300-9009&lt;/isbn&gt;&lt;accession-num&gt;18416286&lt;/accession-num&gt;&lt;urls&gt;&lt;/urls&gt;&lt;custom1&gt;263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2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4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5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6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7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4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0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0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0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1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10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2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1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4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1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5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1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6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1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7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1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1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5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1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0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71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1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ZXRraW48L0F1dGhvcj48WWVhcj4yMDA2PC9ZZWFyPjxS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6720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6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7B6A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ena&lt;/Author&gt;&lt;Year&gt;2006&lt;/Year&gt;&lt;RecNum&gt;275&lt;/RecNum&gt;&lt;DisplayText&gt;(84)&lt;/DisplayText&gt;&lt;record&gt;&lt;rec-number&gt;275&lt;/rec-number&gt;&lt;foreign-keys&gt;&lt;key app="EN" db-id="e292sw52gp0vsrev2pp59ptftf9zsrrxrasr" timestamp="1611228332"&gt;275&lt;/key&gt;&lt;/foreign-keys&gt;&lt;ref-type name="Journal Article"&gt;17&lt;/ref-type&gt;&lt;contributors&gt;&lt;authors&gt;&lt;author&gt;Tena, D.&lt;/author&gt;&lt;author&gt;González-Praetorius, A.&lt;/author&gt;&lt;author&gt;López-Alonso, A.&lt;/author&gt;&lt;author&gt;Peña, J. L.&lt;/author&gt;&lt;author&gt;Pérez-Pomata, M. T.&lt;/author&gt;&lt;author&gt;Bisquert, J.&lt;/author&gt;&lt;/authors&gt;&lt;/contributors&gt;&lt;auth-address&gt;Section of Microbiology, University Hospital of Guadalajara, C/. Donante de sangre s/n., 19002, Guadalajara, Spain. danielt@sescam.jccm.es&lt;/auth-address&gt;&lt;titles&gt;&lt;title&gt;Acute meningitis due to Brucella spp&lt;/title&gt;&lt;secondary-title&gt;Eur J Pediatr&lt;/secondary-title&gt;&lt;/titles&gt;&lt;periodical&gt;&lt;full-title&gt;Eur J Pediatr&lt;/full-title&gt;&lt;/periodical&gt;&lt;pages&gt;726-7&lt;/pages&gt;&lt;volume&gt;165&lt;/volume&gt;&lt;number&gt;10&lt;/number&gt;&lt;edition&gt;2006/05/13&lt;/edition&gt;&lt;keywords&gt;&lt;keyword&gt;Acute Disease&lt;/keyword&gt;&lt;keyword&gt;Agriculture&lt;/keyword&gt;&lt;keyword&gt;Animals&lt;/keyword&gt;&lt;keyword&gt;*Brucellosis&lt;/keyword&gt;&lt;keyword&gt;Child&lt;/keyword&gt;&lt;keyword&gt;Female&lt;/keyword&gt;&lt;keyword&gt;Humans&lt;/keyword&gt;&lt;keyword&gt;Meningitis, Bacterial/diagnosis/drug therapy/*microbiology&lt;/keyword&gt;&lt;keyword&gt;Sheep&lt;/keyword&gt;&lt;keyword&gt;Spain&lt;/keyword&gt;&lt;/keywords&gt;&lt;dates&gt;&lt;year&gt;2006&lt;/year&gt;&lt;pub-dates&gt;&lt;date&gt;Oct&lt;/date&gt;&lt;/pub-dates&gt;&lt;/dates&gt;&lt;isbn&gt;0340-6199 (Print)&amp;#xD;0340-6199&lt;/isbn&gt;&lt;accession-num&gt;16691401&lt;/accession-num&gt;&lt;urls&gt;&lt;/urls&gt;&lt;custom1&gt;268&lt;/custom1&gt;&lt;electronic-resource-num&gt;10.1007/s00431-006-0158-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6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6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iguel&lt;/Author&gt;&lt;Year&gt;2006&lt;/Year&gt;&lt;RecNum&gt;274&lt;/RecNum&gt;&lt;DisplayText&gt;(85)&lt;/DisplayText&gt;&lt;record&gt;&lt;rec-number&gt;274&lt;/rec-number&gt;&lt;foreign-keys&gt;&lt;key app="EN" db-id="e292sw52gp0vsrev2pp59ptftf9zsrrxrasr" timestamp="1611228332"&gt;274&lt;/key&gt;&lt;/foreign-keys&gt;&lt;ref-type name="Journal Article"&gt;17&lt;/ref-type&gt;&lt;contributors&gt;&lt;authors&gt;&lt;author&gt;Miguel, P. S.&lt;/author&gt;&lt;author&gt;Fernández, G.&lt;/author&gt;&lt;author&gt;Vasallo, F. J.&lt;/author&gt;&lt;author&gt;Hortas, M.&lt;/author&gt;&lt;author&gt;Lorenzo, J. R.&lt;/author&gt;&lt;author&gt;Rodríguez, I.&lt;/author&gt;&lt;author&gt;Ortiz-Rey, J. A.&lt;/author&gt;&lt;author&gt;Antón, I.&lt;/author&gt;&lt;/authors&gt;&lt;/contributors&gt;&lt;auth-address&gt;Department of Pathology, Centro Médico POVISA, C/Salamanca No. 5, 36211 Vigo, Pontevedra, Spain. psanmiguel@povisa.es&lt;/auth-address&gt;&lt;titles&gt;&lt;title&gt;Neurobrucellosis mimicking cerebral tumor: case report and literature review&lt;/title&gt;&lt;secondary-title&gt;Clin Neurol Neurosurg&lt;/secondary-title&gt;&lt;/titles&gt;&lt;periodical&gt;&lt;full-title&gt;Clin Neurol Neurosurg&lt;/full-title&gt;&lt;/periodical&gt;&lt;pages&gt;404-6&lt;/pages&gt;&lt;volume&gt;108&lt;/volume&gt;&lt;number&gt;4&lt;/number&gt;&lt;edition&gt;2006/04/29&lt;/edition&gt;&lt;keywords&gt;&lt;keyword&gt;Adult&lt;/keyword&gt;&lt;keyword&gt;Brain/*microbiology/pathology/surgery&lt;/keyword&gt;&lt;keyword&gt;Brain Neoplasms/*diagnosis&lt;/keyword&gt;&lt;keyword&gt;Brucellosis/diagnosis/*microbiology/surgery&lt;/keyword&gt;&lt;keyword&gt;Diagnosis, Differential&lt;/keyword&gt;&lt;keyword&gt;Female&lt;/keyword&gt;&lt;keyword&gt;Humans&lt;/keyword&gt;&lt;keyword&gt;Magnetic Resonance Imaging&lt;/keyword&gt;&lt;keyword&gt;Neurosurgical Procedures/methods&lt;/keyword&gt;&lt;keyword&gt;Tomography, X-Ray Computed&lt;/keyword&gt;&lt;/keywords&gt;&lt;dates&gt;&lt;year&gt;2006&lt;/year&gt;&lt;pub-dates&gt;&lt;date&gt;Jun&lt;/date&gt;&lt;/pub-dates&gt;&lt;/dates&gt;&lt;isbn&gt;0303-8467 (Print)&amp;#xD;0303-8467&lt;/isbn&gt;&lt;accession-num&gt;16644407&lt;/accession-num&gt;&lt;urls&gt;&lt;/urls&gt;&lt;custom1&gt;273&lt;/custom1&gt;&lt;electronic-resource-num&gt;10.1016/j.clineuro.2004.12.01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7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7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eihani-Douste&lt;/Author&gt;&lt;Year&gt;2006&lt;/Year&gt;&lt;RecNum&gt;266&lt;/RecNum&gt;&lt;DisplayText&gt;(86)&lt;/DisplayText&gt;&lt;record&gt;&lt;rec-number&gt;266&lt;/rec-number&gt;&lt;foreign-keys&gt;&lt;key app="EN" db-id="e292sw52gp0vsrev2pp59ptftf9zsrrxrasr" timestamp="1611228332"&gt;266&lt;/key&gt;&lt;/foreign-keys&gt;&lt;ref-type name="Journal Article"&gt;17&lt;/ref-type&gt;&lt;contributors&gt;&lt;authors&gt;&lt;author&gt;Keihani-Douste, Z.&lt;/author&gt;&lt;author&gt;Daneshjou, K.&lt;/author&gt;&lt;author&gt;Ghasemi, M.&lt;/author&gt;&lt;/authors&gt;&lt;/contributors&gt;&lt;auth-address&gt;Department of Pediatrics, Imam Khomeini Hospital, Tehran University of Medical Sciences, Iran.&lt;/auth-address&gt;&lt;titles&gt;&lt;title&gt;A quadriplegic child with multiple brain abscesses: case report of neurobrucellosis&lt;/title&gt;&lt;secondary-title&gt;Med Sci Monit&lt;/secondary-title&gt;&lt;/titles&gt;&lt;periodical&gt;&lt;full-title&gt;Med Sci Monit&lt;/full-title&gt;&lt;/periodical&gt;&lt;pages&gt;Cs119-122&lt;/pages&gt;&lt;volume&gt;12&lt;/volume&gt;&lt;number&gt;12&lt;/number&gt;&lt;edition&gt;2006/12/01&lt;/edition&gt;&lt;keywords&gt;&lt;keyword&gt;Brain Abscess/*complications/diagnosis&lt;/keyword&gt;&lt;keyword&gt;Brucellosis/*complications/diagnosis&lt;/keyword&gt;&lt;keyword&gt;Central Nervous System Bacterial Infections/*complications/diagnosis&lt;/keyword&gt;&lt;keyword&gt;Child&lt;/keyword&gt;&lt;keyword&gt;Diagnosis, Differential&lt;/keyword&gt;&lt;keyword&gt;Humans&lt;/keyword&gt;&lt;keyword&gt;Magnetic Resonance Imaging&lt;/keyword&gt;&lt;keyword&gt;Male&lt;/keyword&gt;&lt;keyword&gt;Quadriplegia/*etiology&lt;/keyword&gt;&lt;keyword&gt;Spinal Cord Diseases/complications/diagnosis&lt;/keyword&gt;&lt;/keywords&gt;&lt;dates&gt;&lt;year&gt;2006&lt;/year&gt;&lt;pub-dates&gt;&lt;date&gt;Dec&lt;/date&gt;&lt;/pub-dates&gt;&lt;/dates&gt;&lt;isbn&gt;1234-1010 (Print)&amp;#xD;1234-1010&lt;/isbn&gt;&lt;accession-num&gt;17136013&lt;/accession-num&gt;&lt;urls&gt;&lt;/urls&gt;&lt;custom1&gt;276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7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7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arakurum Goksel&lt;/Author&gt;&lt;Year&gt;2006&lt;/Year&gt;&lt;RecNum&gt;285&lt;/RecNum&gt;&lt;DisplayText&gt;(87)&lt;/DisplayText&gt;&lt;record&gt;&lt;rec-number&gt;285&lt;/rec-number&gt;&lt;foreign-keys&gt;&lt;key app="EN" db-id="e292sw52gp0vsrev2pp59ptftf9zsrrxrasr" timestamp="1611228332"&gt;285&lt;/key&gt;&lt;/foreign-keys&gt;&lt;ref-type name="Journal Article"&gt;17&lt;/ref-type&gt;&lt;contributors&gt;&lt;authors&gt;&lt;author&gt;Karakurum Goksel, B.&lt;/author&gt;&lt;author&gt;Yerdelen, D.&lt;/author&gt;&lt;author&gt;Karatas, M.&lt;/author&gt;&lt;author&gt;Pelit, A.&lt;/author&gt;&lt;author&gt;Demiroglu, Y. Z.&lt;/author&gt;&lt;author&gt;Kizilkilic, O.&lt;/author&gt;&lt;author&gt;Tan, M.&lt;/author&gt;&lt;author&gt;Toygar, O.&lt;/author&gt;&lt;/authors&gt;&lt;/contributors&gt;&lt;auth-address&gt;Department of Neurology, Baskent University Faculty of Medicine, Adana Teaching and Medical Research Centre, Adana, Turkey. bkarakurum@hotmail.com&lt;/auth-address&gt;&lt;titles&gt;&lt;title&gt;Abducens nerve palsy and optic neuritis as initial manifestation in brucellosis&lt;/title&gt;&lt;secondary-title&gt;Scand J Infect Dis&lt;/secondary-title&gt;&lt;/titles&gt;&lt;periodical&gt;&lt;full-title&gt;Scand J Infect Dis&lt;/full-title&gt;&lt;/periodical&gt;&lt;pages&gt;721-5&lt;/pages&gt;&lt;volume&gt;38&lt;/volume&gt;&lt;number&gt;8&lt;/number&gt;&lt;edition&gt;2006/07/22&lt;/edition&gt;&lt;keywords&gt;&lt;keyword&gt;Abducens Nerve Diseases/cerebrospinal fluid/drug therapy/*microbiology&lt;/keyword&gt;&lt;keyword&gt;Adult&lt;/keyword&gt;&lt;keyword&gt;Brucella melitensis/*isolation &amp;amp; purification&lt;/keyword&gt;&lt;keyword&gt;Brucellosis/cerebrospinal fluid/*microbiology&lt;/keyword&gt;&lt;keyword&gt;Humans&lt;/keyword&gt;&lt;keyword&gt;Male&lt;/keyword&gt;&lt;keyword&gt;Meningitis, Bacterial/cerebrospinal fluid/drug therapy/*microbiology&lt;/keyword&gt;&lt;keyword&gt;Optic Neuritis/cerebrospinal fluid/drug therapy/*microbiology&lt;/keyword&gt;&lt;/keywords&gt;&lt;dates&gt;&lt;year&gt;2006&lt;/year&gt;&lt;/dates&gt;&lt;isbn&gt;0036-5548 (Print)&amp;#xD;0036-5548&lt;/isbn&gt;&lt;accession-num&gt;16857626&lt;/accession-num&gt;&lt;urls&gt;&lt;/urls&gt;&lt;custom1&gt;277&lt;/custom1&gt;&lt;electronic-resource-num&gt;10.1080/003655405004666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7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7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Cagatay&lt;/Author&gt;&lt;Year&gt;2006&lt;/Year&gt;&lt;RecNum&gt;268&lt;/RecNum&gt;&lt;DisplayText&gt;(88)&lt;/DisplayText&gt;&lt;record&gt;&lt;rec-number&gt;268&lt;/rec-number&gt;&lt;foreign-keys&gt;&lt;key app="EN" db-id="e292sw52gp0vsrev2pp59ptftf9zsrrxrasr" timestamp="1611228332"&gt;268&lt;/key&gt;&lt;/foreign-keys&gt;&lt;ref-type name="Journal Article"&gt;17&lt;/ref-type&gt;&lt;contributors&gt;&lt;authors&gt;&lt;author&gt;Cagatay, A.&lt;/author&gt;&lt;author&gt;Karadeniz, A.&lt;/author&gt;&lt;author&gt;Ozsut, H.&lt;/author&gt;&lt;author&gt;Eraksoy, H.&lt;/author&gt;&lt;author&gt;Calangu, S.&lt;/author&gt;&lt;/authors&gt;&lt;/contributors&gt;&lt;titles&gt;&lt;title&gt;Hearing loss in patient with neurobrucellosis&lt;/title&gt;&lt;secondary-title&gt;South Med J&lt;/secondary-title&gt;&lt;/titles&gt;&lt;periodical&gt;&lt;full-title&gt;South Med J&lt;/full-title&gt;&lt;/periodical&gt;&lt;pages&gt;1305-6&lt;/pages&gt;&lt;volume&gt;99&lt;/volume&gt;&lt;number&gt;11&lt;/number&gt;&lt;edition&gt;2007/01/02&lt;/edition&gt;&lt;keywords&gt;&lt;keyword&gt;Adult&lt;/keyword&gt;&lt;keyword&gt;Brucellosis/*complications/drug therapy&lt;/keyword&gt;&lt;keyword&gt;Female&lt;/keyword&gt;&lt;keyword&gt;Hearing Loss/*etiology&lt;/keyword&gt;&lt;keyword&gt;Humans&lt;/keyword&gt;&lt;keyword&gt;Meningitis, Bacterial/diagnosis&lt;/keyword&gt;&lt;keyword&gt;Methylprednisolone/therapeutic use&lt;/keyword&gt;&lt;keyword&gt;Nervous System Diseases/*microbiology&lt;/keyword&gt;&lt;keyword&gt;Neuroprotective Agents/therapeutic use&lt;/keyword&gt;&lt;/keywords&gt;&lt;dates&gt;&lt;year&gt;2006&lt;/year&gt;&lt;pub-dates&gt;&lt;date&gt;Nov&lt;/date&gt;&lt;/pub-dates&gt;&lt;/dates&gt;&lt;isbn&gt;0038-4348 (Print)&amp;#xD;0038-4348&lt;/isbn&gt;&lt;accession-num&gt;17195435&lt;/accession-num&gt;&lt;urls&gt;&lt;/urls&gt;&lt;custom1&gt;282&lt;/custom1&gt;&lt;electronic-resource-num&gt;10.1097/01.smj.0000247263.60934.d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8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8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ingöl&lt;/Author&gt;&lt;Year&gt;2006&lt;/Year&gt;&lt;RecNum&gt;277&lt;/RecNum&gt;&lt;DisplayText&gt;(89)&lt;/DisplayText&gt;&lt;record&gt;&lt;rec-number&gt;277&lt;/rec-number&gt;&lt;foreign-keys&gt;&lt;key app="EN" db-id="e292sw52gp0vsrev2pp59ptftf9zsrrxrasr" timestamp="1611228332"&gt;277&lt;/key&gt;&lt;/foreign-keys&gt;&lt;ref-type name="Journal Article"&gt;17&lt;/ref-type&gt;&lt;contributors&gt;&lt;authors&gt;&lt;author&gt;Bingöl, A.&lt;/author&gt;&lt;author&gt;Togay-Işikay, C.&lt;/author&gt;&lt;/authors&gt;&lt;/contributors&gt;&lt;auth-address&gt;Neurology, Ankara University School of Medicine, Ankara, Turkey.&lt;/auth-address&gt;&lt;titles&gt;&lt;title&gt;Neurobrucellosis as an exceptional cause of transient ischemic attacks&lt;/title&gt;&lt;secondary-title&gt;Eur J Neurol&lt;/secondary-title&gt;&lt;/titles&gt;&lt;periodical&gt;&lt;full-title&gt;Eur J Neurol&lt;/full-title&gt;&lt;/periodical&gt;&lt;pages&gt;544-8&lt;/pages&gt;&lt;volume&gt;13&lt;/volume&gt;&lt;number&gt;5&lt;/number&gt;&lt;edition&gt;2006/05/26&lt;/edition&gt;&lt;keywords&gt;&lt;keyword&gt;Adult&lt;/keyword&gt;&lt;keyword&gt;Anti-Bacterial Agents/therapeutic use&lt;/keyword&gt;&lt;keyword&gt;Brain Diseases/cerebrospinal fluid/microbiology&lt;/keyword&gt;&lt;keyword&gt;Brucellosis/cerebrospinal fluid/*complications/drug therapy&lt;/keyword&gt;&lt;keyword&gt;Humans&lt;/keyword&gt;&lt;keyword&gt;Immunoglobulins/blood&lt;/keyword&gt;&lt;keyword&gt;Ischemic Attack, Transient/cerebrospinal fluid/*microbiology&lt;/keyword&gt;&lt;keyword&gt;Male&lt;/keyword&gt;&lt;keyword&gt;Middle Aged&lt;/keyword&gt;&lt;keyword&gt;Treatment Outcome&lt;/keyword&gt;&lt;keyword&gt;Trimethoprim, Sulfamethoxazole Drug Combination/therapeutic use&lt;/keyword&gt;&lt;/keywords&gt;&lt;dates&gt;&lt;year&gt;2006&lt;/year&gt;&lt;pub-dates&gt;&lt;date&gt;May&lt;/date&gt;&lt;/pub-dates&gt;&lt;/dates&gt;&lt;isbn&gt;1351-5101 (Print)&amp;#xD;1351-5101&lt;/isbn&gt;&lt;accession-num&gt;16722984&lt;/accession-num&gt;&lt;urls&gt;&lt;/urls&gt;&lt;custom1&gt;283&lt;/custom1&gt;&lt;electronic-resource-num&gt;10.1111/j.1468-1331.2006.01286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8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8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ingöl&lt;/Author&gt;&lt;Year&gt;2006&lt;/Year&gt;&lt;RecNum&gt;277&lt;/RecNum&gt;&lt;DisplayText&gt;(89)&lt;/DisplayText&gt;&lt;record&gt;&lt;rec-number&gt;277&lt;/rec-number&gt;&lt;foreign-keys&gt;&lt;key app="EN" db-id="e292sw52gp0vsrev2pp59ptftf9zsrrxrasr" timestamp="1611228332"&gt;277&lt;/key&gt;&lt;/foreign-keys&gt;&lt;ref-type name="Journal Article"&gt;17&lt;/ref-type&gt;&lt;contributors&gt;&lt;authors&gt;&lt;author&gt;Bingöl, A.&lt;/author&gt;&lt;author&gt;Togay-Işikay, C.&lt;/author&gt;&lt;/authors&gt;&lt;/contributors&gt;&lt;auth-address&gt;Neurology, Ankara University School of Medicine, Ankara, Turkey.&lt;/auth-address&gt;&lt;titles&gt;&lt;title&gt;Neurobrucellosis as an exceptional cause of transient ischemic attacks&lt;/title&gt;&lt;secondary-title&gt;Eur J Neurol&lt;/secondary-title&gt;&lt;/titles&gt;&lt;periodical&gt;&lt;full-title&gt;Eur J Neurol&lt;/full-title&gt;&lt;/periodical&gt;&lt;pages&gt;544-8&lt;/pages&gt;&lt;volume&gt;13&lt;/volume&gt;&lt;number&gt;5&lt;/number&gt;&lt;edition&gt;2006/05/26&lt;/edition&gt;&lt;keywords&gt;&lt;keyword&gt;Adult&lt;/keyword&gt;&lt;keyword&gt;Anti-Bacterial Agents/therapeutic use&lt;/keyword&gt;&lt;keyword&gt;Brain Diseases/cerebrospinal fluid/microbiology&lt;/keyword&gt;&lt;keyword&gt;Brucellosis/cerebrospinal fluid/*complications/drug therapy&lt;/keyword&gt;&lt;keyword&gt;Humans&lt;/keyword&gt;&lt;keyword&gt;Immunoglobulins/blood&lt;/keyword&gt;&lt;keyword&gt;Ischemic Attack, Transient/cerebrospinal fluid/*microbiology&lt;/keyword&gt;&lt;keyword&gt;Male&lt;/keyword&gt;&lt;keyword&gt;Middle Aged&lt;/keyword&gt;&lt;keyword&gt;Treatment Outcome&lt;/keyword&gt;&lt;keyword&gt;Trimethoprim, Sulfamethoxazole Drug Combination/therapeutic use&lt;/keyword&gt;&lt;/keywords&gt;&lt;dates&gt;&lt;year&gt;2006&lt;/year&gt;&lt;pub-dates&gt;&lt;date&gt;May&lt;/date&gt;&lt;/pub-dates&gt;&lt;/dates&gt;&lt;isbn&gt;1351-5101 (Print)&amp;#xD;1351-5101&lt;/isbn&gt;&lt;accession-num&gt;16722984&lt;/accession-num&gt;&lt;urls&gt;&lt;/urls&gt;&lt;custom1&gt;283&lt;/custom1&gt;&lt;electronic-resource-num&gt;10.1111/j.1468-1331.2006.01286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83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8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6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ingöl&lt;/Author&gt;&lt;Year&gt;2006&lt;/Year&gt;&lt;RecNum&gt;277&lt;/RecNum&gt;&lt;DisplayText&gt;(89)&lt;/DisplayText&gt;&lt;record&gt;&lt;rec-number&gt;277&lt;/rec-number&gt;&lt;foreign-keys&gt;&lt;key app="EN" db-id="e292sw52gp0vsrev2pp59ptftf9zsrrxrasr" timestamp="1611228332"&gt;277&lt;/key&gt;&lt;/foreign-keys&gt;&lt;ref-type name="Journal Article"&gt;17&lt;/ref-type&gt;&lt;contributors&gt;&lt;authors&gt;&lt;author&gt;Bingöl, A.&lt;/author&gt;&lt;author&gt;Togay-Işikay, C.&lt;/author&gt;&lt;/authors&gt;&lt;/contributors&gt;&lt;auth-address&gt;Neurology, Ankara University School of Medicine, Ankara, Turkey.&lt;/auth-address&gt;&lt;titles&gt;&lt;title&gt;Neurobrucellosis as an exceptional cause of transient ischemic attacks&lt;/title&gt;&lt;secondary-title&gt;Eur J Neurol&lt;/secondary-title&gt;&lt;/titles&gt;&lt;periodical&gt;&lt;full-title&gt;Eur J Neurol&lt;/full-title&gt;&lt;/periodical&gt;&lt;pages&gt;544-8&lt;/pages&gt;&lt;volume&gt;13&lt;/volume&gt;&lt;number&gt;5&lt;/number&gt;&lt;edition&gt;2006/05/26&lt;/edition&gt;&lt;keywords&gt;&lt;keyword&gt;Adult&lt;/keyword&gt;&lt;keyword&gt;Anti-Bacterial Agents/therapeutic use&lt;/keyword&gt;&lt;keyword&gt;Brain Diseases/cerebrospinal fluid/microbiology&lt;/keyword&gt;&lt;keyword&gt;Brucellosis/cerebrospinal fluid/*complications/drug therapy&lt;/keyword&gt;&lt;keyword&gt;Humans&lt;/keyword&gt;&lt;keyword&gt;Immunoglobulins/blood&lt;/keyword&gt;&lt;keyword&gt;Ischemic Attack, Transient/cerebrospinal fluid/*microbiology&lt;/keyword&gt;&lt;keyword&gt;Male&lt;/keyword&gt;&lt;keyword&gt;Middle Aged&lt;/keyword&gt;&lt;keyword&gt;Treatment Outcome&lt;/keyword&gt;&lt;keyword&gt;Trimethoprim, Sulfamethoxazole Drug Combination/therapeutic use&lt;/keyword&gt;&lt;/keywords&gt;&lt;dates&gt;&lt;year&gt;2006&lt;/year&gt;&lt;pub-dates&gt;&lt;date&gt;May&lt;/date&gt;&lt;/pub-dates&gt;&lt;/dates&gt;&lt;isbn&gt;1351-5101 (Print)&amp;#xD;1351-5101&lt;/isbn&gt;&lt;accession-num&gt;16722984&lt;/accession-num&gt;&lt;urls&gt;&lt;/urls&gt;&lt;custom1&gt;283&lt;/custom1&gt;&lt;electronic-resource-num&gt;10.1111/j.1468-1331.2006.01286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83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8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ingöl&lt;/Author&gt;&lt;Year&gt;2006&lt;/Year&gt;&lt;RecNum&gt;277&lt;/RecNum&gt;&lt;DisplayText&gt;(89)&lt;/DisplayText&gt;&lt;record&gt;&lt;rec-number&gt;277&lt;/rec-number&gt;&lt;foreign-keys&gt;&lt;key app="EN" db-id="e292sw52gp0vsrev2pp59ptftf9zsrrxrasr" timestamp="1611228332"&gt;277&lt;/key&gt;&lt;/foreign-keys&gt;&lt;ref-type name="Journal Article"&gt;17&lt;/ref-type&gt;&lt;contributors&gt;&lt;authors&gt;&lt;author&gt;Bingöl, A.&lt;/author&gt;&lt;author&gt;Togay-Işikay, C.&lt;/author&gt;&lt;/authors&gt;&lt;/contributors&gt;&lt;auth-address&gt;Neurology, Ankara University School of Medicine, Ankara, Turkey.&lt;/auth-address&gt;&lt;titles&gt;&lt;title&gt;Neurobrucellosis as an exceptional cause of transient ischemic attacks&lt;/title&gt;&lt;secondary-title&gt;Eur J Neurol&lt;/secondary-title&gt;&lt;/titles&gt;&lt;periodical&gt;&lt;full-title&gt;Eur J Neurol&lt;/full-title&gt;&lt;/periodical&gt;&lt;pages&gt;544-8&lt;/pages&gt;&lt;volume&gt;13&lt;/volume&gt;&lt;number&gt;5&lt;/number&gt;&lt;edition&gt;2006/05/26&lt;/edition&gt;&lt;keywords&gt;&lt;keyword&gt;Adult&lt;/keyword&gt;&lt;keyword&gt;Anti-Bacterial Agents/therapeutic use&lt;/keyword&gt;&lt;keyword&gt;Brain Diseases/cerebrospinal fluid/microbiology&lt;/keyword&gt;&lt;keyword&gt;Brucellosis/cerebrospinal fluid/*complications/drug therapy&lt;/keyword&gt;&lt;keyword&gt;Humans&lt;/keyword&gt;&lt;keyword&gt;Immunoglobulins/blood&lt;/keyword&gt;&lt;keyword&gt;Ischemic Attack, Transient/cerebrospinal fluid/*microbiology&lt;/keyword&gt;&lt;keyword&gt;Male&lt;/keyword&gt;&lt;keyword&gt;Middle Aged&lt;/keyword&gt;&lt;keyword&gt;Treatment Outcome&lt;/keyword&gt;&lt;keyword&gt;Trimethoprim, Sulfamethoxazole Drug Combination/therapeutic use&lt;/keyword&gt;&lt;/keywords&gt;&lt;dates&gt;&lt;year&gt;2006&lt;/year&gt;&lt;pub-dates&gt;&lt;date&gt;May&lt;/date&gt;&lt;/pub-dates&gt;&lt;/dates&gt;&lt;isbn&gt;1351-5101 (Print)&amp;#xD;1351-5101&lt;/isbn&gt;&lt;accession-num&gt;16722984&lt;/accession-num&gt;&lt;urls&gt;&lt;/urls&gt;&lt;custom1&gt;283&lt;/custom1&gt;&lt;electronic-resource-num&gt;10.1111/j.1468-1331.2006.01286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8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83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8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daletli&lt;/Author&gt;&lt;Year&gt;2006&lt;/Year&gt;&lt;RecNum&gt;282&lt;/RecNum&gt;&lt;DisplayText&gt;(90)&lt;/DisplayText&gt;&lt;record&gt;&lt;rec-number&gt;282&lt;/rec-number&gt;&lt;foreign-keys&gt;&lt;key app="EN" db-id="e292sw52gp0vsrev2pp59ptftf9zsrrxrasr" timestamp="1611228332"&gt;282&lt;/key&gt;&lt;/foreign-keys&gt;&lt;ref-type name="Journal Article"&gt;17&lt;/ref-type&gt;&lt;contributors&gt;&lt;authors&gt;&lt;author&gt;Adaletli, I.&lt;/author&gt;&lt;author&gt;Albayram, S.&lt;/author&gt;&lt;author&gt;Gurses, B.&lt;/author&gt;&lt;author&gt;Ozer, H.&lt;/author&gt;&lt;author&gt;Yilmaz, M. H.&lt;/author&gt;&lt;author&gt;Gulsen, F.&lt;/author&gt;&lt;author&gt;Sirikci, A.&lt;/author&gt;&lt;/authors&gt;&lt;/contributors&gt;&lt;auth-address&gt;Department of Radiology, Cerrahpasa Medical Faculty, Istanbul University, Istanbul, Turkey.&lt;/auth-address&gt;&lt;titles&gt;&lt;title&gt;Vasculopathic changes in the cerebral arterial system with neurobrucellosis&lt;/title&gt;&lt;secondary-title&gt;AJNR Am J Neuroradiol&lt;/secondary-title&gt;&lt;/titles&gt;&lt;periodical&gt;&lt;full-title&gt;AJNR Am J Neuroradiol&lt;/full-title&gt;&lt;/periodical&gt;&lt;pages&gt;384-6&lt;/pages&gt;&lt;volume&gt;27&lt;/volume&gt;&lt;number&gt;2&lt;/number&gt;&lt;edition&gt;2006/02/18&lt;/edition&gt;&lt;keywords&gt;&lt;keyword&gt;Adult&lt;/keyword&gt;&lt;keyword&gt;*Angiography, Digital Subtraction&lt;/keyword&gt;&lt;keyword&gt;Brain Ischemia/*diagnostic imaging&lt;/keyword&gt;&lt;keyword&gt;Brucellosis/*diagnostic imaging&lt;/keyword&gt;&lt;keyword&gt;*Cerebral Angiography&lt;/keyword&gt;&lt;keyword&gt;Cerebral Arterial Diseases/*diagnostic imaging&lt;/keyword&gt;&lt;keyword&gt;Diagnosis, Differential&lt;/keyword&gt;&lt;keyword&gt;Humans&lt;/keyword&gt;&lt;keyword&gt;*Image Processing, Computer-Assisted&lt;/keyword&gt;&lt;keyword&gt;*Imaging, Three-Dimensional&lt;/keyword&gt;&lt;keyword&gt;Magnetic Resonance Imaging&lt;/keyword&gt;&lt;keyword&gt;Male&lt;/keyword&gt;&lt;keyword&gt;Vasculitis, Central Nervous System/*diagnostic imaging&lt;/keyword&gt;&lt;/keywords&gt;&lt;dates&gt;&lt;year&gt;2006&lt;/year&gt;&lt;pub-dates&gt;&lt;date&gt;Feb&lt;/date&gt;&lt;/pub-dates&gt;&lt;/dates&gt;&lt;isbn&gt;0195-6108 (Print)&amp;#xD;0195-6108&lt;/isbn&gt;&lt;accession-num&gt;16484415&lt;/accession-num&gt;&lt;urls&gt;&lt;/urls&gt;&lt;custom1&gt;286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8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8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Vajramani&lt;/Author&gt;&lt;Year&gt;2005&lt;/Year&gt;&lt;RecNum&gt;289&lt;/RecNum&gt;&lt;DisplayText&gt;(91)&lt;/DisplayText&gt;&lt;record&gt;&lt;rec-number&gt;289&lt;/rec-number&gt;&lt;foreign-keys&gt;&lt;key app="EN" db-id="e292sw52gp0vsrev2pp59ptftf9zsrrxrasr" timestamp="1611228332"&gt;289&lt;/key&gt;&lt;/foreign-keys&gt;&lt;ref-type name="Journal Article"&gt;17&lt;/ref-type&gt;&lt;contributors&gt;&lt;authors&gt;&lt;author&gt;Vajramani, G. V.&lt;/author&gt;&lt;author&gt;Nagmoti, M. B.&lt;/author&gt;&lt;author&gt;Patil, C. S.&lt;/author&gt;&lt;/authors&gt;&lt;/contributors&gt;&lt;auth-address&gt;Department of Neurosurgery, Jawaharlal Nehru Medical College, KLES Hospital, Belgaum, Karnataka, India. neurosurgirish@yahoo.com&lt;/auth-address&gt;&lt;titles&gt;&lt;title&gt;Neurobrucellosis presenting as an intra-medullary spinal cord abscess&lt;/title&gt;&lt;secondary-title&gt;Ann Clin Microbiol Antimicrob&lt;/secondary-title&gt;&lt;/titles&gt;&lt;periodical&gt;&lt;full-title&gt;Ann Clin Microbiol Antimicrob&lt;/full-title&gt;&lt;/periodical&gt;&lt;pages&gt;14&lt;/pages&gt;&lt;volume&gt;4&lt;/volume&gt;&lt;edition&gt;2005/09/20&lt;/edition&gt;&lt;keywords&gt;&lt;keyword&gt;Abscess/drug therapy/*etiology&lt;/keyword&gt;&lt;keyword&gt;Adult&lt;/keyword&gt;&lt;keyword&gt;Brucella melitensis/*isolation &amp;amp; purification&lt;/keyword&gt;&lt;keyword&gt;Brucellosis/drug therapy/*etiology&lt;/keyword&gt;&lt;keyword&gt;Female&lt;/keyword&gt;&lt;keyword&gt;Humans&lt;/keyword&gt;&lt;keyword&gt;Spinal Cord Diseases/*etiology&lt;/keyword&gt;&lt;/keywords&gt;&lt;dates&gt;&lt;year&gt;2005&lt;/year&gt;&lt;pub-dates&gt;&lt;date&gt;Sep 16&lt;/date&gt;&lt;/pub-dates&gt;&lt;/dates&gt;&lt;isbn&gt;1476-0711&lt;/isbn&gt;&lt;accession-num&gt;16168059&lt;/accession-num&gt;&lt;urls&gt;&lt;/urls&gt;&lt;custom1&gt;288&lt;/custom1&gt;&lt;custom2&gt;PMC1242218&lt;/custom2&gt;&lt;electronic-resource-num&gt;10.1186/1476-0711-4-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8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8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MZXZ5PC9BdXRob3I+PFllYXI+MjAwNTwvWWVhcj48UmVj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MZXZ5PC9BdXRob3I+PFllYXI+MjAwNTwvWWVhcj48UmVj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8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8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rishnan&lt;/Author&gt;&lt;Year&gt;2005&lt;/Year&gt;&lt;RecNum&gt;297&lt;/RecNum&gt;&lt;DisplayText&gt;(93)&lt;/DisplayText&gt;&lt;record&gt;&lt;rec-number&gt;297&lt;/rec-number&gt;&lt;foreign-keys&gt;&lt;key app="EN" db-id="e292sw52gp0vsrev2pp59ptftf9zsrrxrasr" timestamp="1611228332"&gt;297&lt;/key&gt;&lt;/foreign-keys&gt;&lt;ref-type name="Journal Article"&gt;17&lt;/ref-type&gt;&lt;contributors&gt;&lt;authors&gt;&lt;author&gt;Krishnan, C.&lt;/author&gt;&lt;author&gt;Kaplin, A. I.&lt;/author&gt;&lt;author&gt;Graber, J. S.&lt;/author&gt;&lt;author&gt;Darman, J. S.&lt;/author&gt;&lt;author&gt;Kerr, D. A.&lt;/author&gt;&lt;/authors&gt;&lt;/contributors&gt;&lt;auth-address&gt;Department of Neurology, Johns Hopkins Hospital, Baltimore, Maryland 21287, USA.&lt;/auth-address&gt;&lt;titles&gt;&lt;title&gt;Recurrent transverse myelitis following neurobrucellosis: immunologic features and beneficial response to immunosuppression&lt;/title&gt;&lt;secondary-title&gt;J Neurovirol&lt;/secondary-title&gt;&lt;/titles&gt;&lt;periodical&gt;&lt;full-title&gt;J Neurovirol&lt;/full-title&gt;&lt;/periodical&gt;&lt;pages&gt;225-31&lt;/pages&gt;&lt;volume&gt;11&lt;/volume&gt;&lt;number&gt;2&lt;/number&gt;&lt;edition&gt;2005/07/23&lt;/edition&gt;&lt;keywords&gt;&lt;keyword&gt;Aged&lt;/keyword&gt;&lt;keyword&gt;Brucellosis/*complications&lt;/keyword&gt;&lt;keyword&gt;Chemokine CCL2/cerebrospinal fluid&lt;/keyword&gt;&lt;keyword&gt;Cyclophosphamide/administration &amp;amp; dosage/*therapeutic use&lt;/keyword&gt;&lt;keyword&gt;Humans&lt;/keyword&gt;&lt;keyword&gt;Immunosuppressive Agents/administration &amp;amp; dosage/*therapeutic use&lt;/keyword&gt;&lt;keyword&gt;Injections, Intravenous&lt;/keyword&gt;&lt;keyword&gt;Interleukin-6/cerebrospinal fluid&lt;/keyword&gt;&lt;keyword&gt;Interleukin-8/cerebrospinal fluid&lt;/keyword&gt;&lt;keyword&gt;Male&lt;/keyword&gt;&lt;keyword&gt;*Myelitis, Transverse/drug therapy/etiology/immunology&lt;/keyword&gt;&lt;keyword&gt;Recurrence&lt;/keyword&gt;&lt;keyword&gt;Spinal Cord/pathology&lt;/keyword&gt;&lt;keyword&gt;Treatment Outcome&lt;/keyword&gt;&lt;/keywords&gt;&lt;dates&gt;&lt;year&gt;2005&lt;/year&gt;&lt;pub-dates&gt;&lt;date&gt;Apr&lt;/date&gt;&lt;/pub-dates&gt;&lt;/dates&gt;&lt;isbn&gt;1355-0284 (Print)&amp;#xD;1355-0284&lt;/isbn&gt;&lt;accession-num&gt;16036801&lt;/accession-num&gt;&lt;urls&gt;&lt;/urls&gt;&lt;custom1&gt;292&lt;/custom1&gt;&lt;electronic-resource-num&gt;10.1080/1355028059092280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29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29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izilkilic&lt;/Author&gt;&lt;Year&gt;2005&lt;/Year&gt;&lt;RecNum&gt;292&lt;/RecNum&gt;&lt;DisplayText&gt;(94)&lt;/DisplayText&gt;&lt;record&gt;&lt;rec-number&gt;292&lt;/rec-number&gt;&lt;foreign-keys&gt;&lt;key app="EN" db-id="e292sw52gp0vsrev2pp59ptftf9zsrrxrasr" timestamp="1611228332"&gt;292&lt;/key&gt;&lt;/foreign-keys&gt;&lt;ref-type name="Journal Article"&gt;17&lt;/ref-type&gt;&lt;contributors&gt;&lt;authors&gt;&lt;author&gt;Kizilkilic, O.&lt;/author&gt;&lt;author&gt;Turunc, T.&lt;/author&gt;&lt;author&gt;Yildirim, T.&lt;/author&gt;&lt;author&gt;Demiroglu, Y. Z.&lt;/author&gt;&lt;author&gt;Hurcan, C.&lt;/author&gt;&lt;author&gt;Uncu, H.&lt;/author&gt;&lt;/authors&gt;&lt;/contributors&gt;&lt;auth-address&gt;Department of Radiology, Baskent University Adana Teaching and Medical Research Center, Adana, Turkey. ebos90@hotmail.com&lt;/auth-address&gt;&lt;titles&gt;&lt;title&gt;Successful medical treatment of intracranial abscess caused by Brucella spp&lt;/title&gt;&lt;secondary-title&gt;J Infect&lt;/secondary-title&gt;&lt;/titles&gt;&lt;periodical&gt;&lt;full-title&gt;J Infect&lt;/full-title&gt;&lt;/periodical&gt;&lt;pages&gt;77-80&lt;/pages&gt;&lt;volume&gt;51&lt;/volume&gt;&lt;number&gt;1&lt;/number&gt;&lt;edition&gt;2005/06/28&lt;/edition&gt;&lt;keywords&gt;&lt;keyword&gt;Adult&lt;/keyword&gt;&lt;keyword&gt;Anti-Bacterial Agents&lt;/keyword&gt;&lt;keyword&gt;Brain Abscess/diagnosis/drug therapy/*microbiology&lt;/keyword&gt;&lt;keyword&gt;Brucellosis/*diagnosis/drug therapy/physiopathology&lt;/keyword&gt;&lt;keyword&gt;Drug Therapy, Combination/therapeutic use&lt;/keyword&gt;&lt;keyword&gt;Humans&lt;/keyword&gt;&lt;keyword&gt;Male&lt;/keyword&gt;&lt;/keywords&gt;&lt;dates&gt;&lt;year&gt;2005&lt;/year&gt;&lt;pub-dates&gt;&lt;date&gt;Jul&lt;/date&gt;&lt;/pub-dates&gt;&lt;/dates&gt;&lt;isbn&gt;0163-4453 (Print)&amp;#xD;0163-4453&lt;/isbn&gt;&lt;accession-num&gt;15979495&lt;/accession-num&gt;&lt;urls&gt;&lt;/urls&gt;&lt;custom1&gt;293&lt;/custom1&gt;&lt;electronic-resource-num&gt;10.1016/j.jinf.2004.08.02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29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29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Ozisik&lt;/Author&gt;&lt;Year&gt;2004&lt;/Year&gt;&lt;RecNum&gt;310&lt;/RecNum&gt;&lt;DisplayText&gt;(95)&lt;/DisplayText&gt;&lt;record&gt;&lt;rec-number&gt;310&lt;/rec-number&gt;&lt;foreign-keys&gt;&lt;key app="EN" db-id="e292sw52gp0vsrev2pp59ptftf9zsrrxrasr" timestamp="1611228332"&gt;310&lt;/key&gt;&lt;/foreign-keys&gt;&lt;ref-type name="Journal Article"&gt;17&lt;/ref-type&gt;&lt;contributors&gt;&lt;authors&gt;&lt;author&gt;Ozisik, H. I.&lt;/author&gt;&lt;author&gt;Ersoy, Y.&lt;/author&gt;&lt;author&gt;Refik Tevfik, M.&lt;/author&gt;&lt;author&gt;Kizkin, S.&lt;/author&gt;&lt;author&gt;Ozcan, C.&lt;/author&gt;&lt;/authors&gt;&lt;/contributors&gt;&lt;auth-address&gt;Research Hospital, Turgut Ozal Medical Center, Inonu University Medical Faculty, TR-44330 Malatya, Turkey. handanisin@yahoo.com&lt;/auth-address&gt;&lt;titles&gt;&lt;title&gt;Isolated intracranial hypertension: a rare presentation of neurobrucellosis&lt;/title&gt;&lt;secondary-title&gt;Microbes Infect&lt;/secondary-title&gt;&lt;/titles&gt;&lt;periodical&gt;&lt;full-title&gt;Microbes Infect&lt;/full-title&gt;&lt;/periodical&gt;&lt;pages&gt;861-3&lt;/pages&gt;&lt;volume&gt;6&lt;/volume&gt;&lt;number&gt;9&lt;/number&gt;&lt;edition&gt;2004/09/18&lt;/edition&gt;&lt;keywords&gt;&lt;keyword&gt;Adult&lt;/keyword&gt;&lt;keyword&gt;Brucella/*isolation &amp;amp; purification&lt;/keyword&gt;&lt;keyword&gt;Brucellosis/microbiology/physiopathology&lt;/keyword&gt;&lt;keyword&gt;Central Nervous System Bacterial Infections/*physiopathology&lt;/keyword&gt;&lt;keyword&gt;Cerebrospinal Fluid/microbiology&lt;/keyword&gt;&lt;keyword&gt;Culture Media&lt;/keyword&gt;&lt;keyword&gt;Female&lt;/keyword&gt;&lt;keyword&gt;Humans&lt;/keyword&gt;&lt;keyword&gt;*Intracranial Hypertension&lt;/keyword&gt;&lt;/keywords&gt;&lt;dates&gt;&lt;year&gt;2004&lt;/year&gt;&lt;pub-dates&gt;&lt;date&gt;Jul&lt;/date&gt;&lt;/pub-dates&gt;&lt;/dates&gt;&lt;isbn&gt;1286-4579 (Print)&amp;#xD;1286-4579&lt;/isbn&gt;&lt;accession-num&gt;15374008&lt;/accession-num&gt;&lt;urls&gt;&lt;/urls&gt;&lt;custom1&gt;311&lt;/custom1&gt;&lt;electronic-resource-num&gt;10.1016/j.micinf.2004.04.01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7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YXRpcG9nbHU8L0F1dGhvcj48WWVhcj4yMDA0PC9ZZWFy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YXRpcG9nbHU8L0F1dGhvcj48WWVhcj4yMDA0PC9ZZWFy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YXRpcG9nbHU8L0F1dGhvcj48WWVhcj4yMDA0PC9ZZWFy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YXRpcG9nbHU8L0F1dGhvcj48WWVhcj4yMDA0PC9ZZWFy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3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7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ündeş&lt;/Author&gt;&lt;Year&gt;2004&lt;/Year&gt;&lt;RecNum&gt;304&lt;/RecNum&gt;&lt;DisplayText&gt;(97)&lt;/DisplayText&gt;&lt;record&gt;&lt;rec-number&gt;304&lt;/rec-number&gt;&lt;foreign-keys&gt;&lt;key app="EN" db-id="e292sw52gp0vsrev2pp59ptftf9zsrrxrasr" timestamp="1611228332"&gt;304&lt;/key&gt;&lt;/foreign-keys&gt;&lt;ref-type name="Journal Article"&gt;17&lt;/ref-type&gt;&lt;contributors&gt;&lt;authors&gt;&lt;author&gt;Gündeş, S.&lt;/author&gt;&lt;author&gt;Meriç, M.&lt;/author&gt;&lt;author&gt;Willke, A.&lt;/author&gt;&lt;author&gt;Erdenliğ, S.&lt;/author&gt;&lt;author&gt;Koç, K.&lt;/author&gt;&lt;/authors&gt;&lt;/contributors&gt;&lt;titles&gt;&lt;title&gt;A case of intracranial abscess due to Brucella melitensis&lt;/title&gt;&lt;secondary-title&gt;Int J Infect Dis&lt;/secondary-title&gt;&lt;/titles&gt;&lt;periodical&gt;&lt;full-title&gt;Int J Infect Dis&lt;/full-title&gt;&lt;/periodical&gt;&lt;pages&gt;379-81&lt;/pages&gt;&lt;volume&gt;8&lt;/volume&gt;&lt;number&gt;6&lt;/number&gt;&lt;edition&gt;2004/10/21&lt;/edition&gt;&lt;keywords&gt;&lt;keyword&gt;Aged&lt;/keyword&gt;&lt;keyword&gt;Brain Abscess/*microbiology&lt;/keyword&gt;&lt;keyword&gt;Brucella melitensis/*isolation &amp;amp; purification&lt;/keyword&gt;&lt;keyword&gt;Brucellosis/*microbiology&lt;/keyword&gt;&lt;keyword&gt;Humans&lt;/keyword&gt;&lt;keyword&gt;Male&lt;/keyword&gt;&lt;keyword&gt;Occipital Lobe/*microbiology&lt;/keyword&gt;&lt;/keywords&gt;&lt;dates&gt;&lt;year&gt;2004&lt;/year&gt;&lt;pub-dates&gt;&lt;date&gt;Nov&lt;/date&gt;&lt;/pub-dates&gt;&lt;/dates&gt;&lt;isbn&gt;1201-9712 (Print)&amp;#xD;1201-9712&lt;/isbn&gt;&lt;accession-num&gt;15494262&lt;/accession-num&gt;&lt;urls&gt;&lt;/urls&gt;&lt;custom1&gt;314&lt;/custom1&gt;&lt;electronic-resource-num&gt;10.1016/j.ijid.2004.05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0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0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8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10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1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1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1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1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1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1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1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1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19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20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182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Sous&lt;/Author&gt;&lt;Year&gt;2004&lt;/Year&gt;&lt;RecNum&gt;316&lt;/RecNum&gt;&lt;DisplayText&gt;(98)&lt;/DisplayText&gt;&lt;record&gt;&lt;rec-number&gt;316&lt;/rec-number&gt;&lt;foreign-keys&gt;&lt;key app="EN" db-id="e292sw52gp0vsrev2pp59ptftf9zsrrxrasr" timestamp="1611228332"&gt;316&lt;/key&gt;&lt;/foreign-keys&gt;&lt;ref-type name="Journal Article"&gt;17&lt;/ref-type&gt;&lt;contributors&gt;&lt;authors&gt;&lt;author&gt;Al-Sous, M. W.&lt;/author&gt;&lt;author&gt;Bohlega, S.&lt;/author&gt;&lt;author&gt;Al-Kawi, M. Z.&lt;/author&gt;&lt;author&gt;Alwatban, J.&lt;/author&gt;&lt;author&gt;McLean, D. R.&lt;/author&gt;&lt;/authors&gt;&lt;/contributors&gt;&lt;auth-address&gt;Department of Neurosciences, King Faisal Specialist Hospital and Research Centre, PO Box 3354, Riyadh 11211, Saudi Arabia.&lt;/auth-address&gt;&lt;titles&gt;&lt;title&gt;Neurobrucellosis: clinical and neuroimaging correlation&lt;/title&gt;&lt;secondary-title&gt;AJNR Am J Neuroradiol&lt;/secondary-title&gt;&lt;/titles&gt;&lt;periodical&gt;&lt;full-title&gt;AJNR Am J Neuroradiol&lt;/full-title&gt;&lt;/periodical&gt;&lt;pages&gt;395-401&lt;/pages&gt;&lt;volume&gt;25&lt;/volume&gt;&lt;number&gt;3&lt;/number&gt;&lt;edition&gt;2004/03/24&lt;/edition&gt;&lt;keywords&gt;&lt;keyword&gt;Adolescent&lt;/keyword&gt;&lt;keyword&gt;Adult&lt;/keyword&gt;&lt;keyword&gt;Aged&lt;/keyword&gt;&lt;keyword&gt;Brain/pathology&lt;/keyword&gt;&lt;keyword&gt;Brucellosis/*diagnosis&lt;/keyword&gt;&lt;keyword&gt;Demyelinating Diseases/diagnosis&lt;/keyword&gt;&lt;keyword&gt;Diagnosis, Differential&lt;/keyword&gt;&lt;keyword&gt;Encephalomyelitis/*diagnosis&lt;/keyword&gt;&lt;keyword&gt;Female&lt;/keyword&gt;&lt;keyword&gt;Humans&lt;/keyword&gt;&lt;keyword&gt;*Image Enhancement&lt;/keyword&gt;&lt;keyword&gt;*Image Processing, Computer-Assisted&lt;/keyword&gt;&lt;keyword&gt;*Magnetic Resonance Imaging&lt;/keyword&gt;&lt;keyword&gt;Male&lt;/keyword&gt;&lt;keyword&gt;Meningitis, Bacterial/*diagnosis&lt;/keyword&gt;&lt;keyword&gt;Middle Aged&lt;/keyword&gt;&lt;keyword&gt;Nerve Fibers, Myelinated/pathology&lt;/keyword&gt;&lt;keyword&gt;*Neurologic Examination&lt;/keyword&gt;&lt;keyword&gt;Spinal Cord/pathology&lt;/keyword&gt;&lt;keyword&gt;*Tomography, X-Ray Computed&lt;/keyword&gt;&lt;/keywords&gt;&lt;dates&gt;&lt;year&gt;2004&lt;/year&gt;&lt;pub-dates&gt;&lt;date&gt;Mar&lt;/date&gt;&lt;/pub-dates&gt;&lt;/dates&gt;&lt;isbn&gt;0195-6108 (Print)&amp;#xD;0195-6108&lt;/isbn&gt;&lt;accession-num&gt;15037461&lt;/accession-num&gt;&lt;urls&gt;&lt;/urls&gt;&lt;custom1&gt;318&lt;/custom1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182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1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Ulas&lt;/Author&gt;&lt;Year&gt;2003&lt;/Year&gt;&lt;RecNum&gt;331&lt;/RecNum&gt;&lt;DisplayText&gt;(99)&lt;/DisplayText&gt;&lt;record&gt;&lt;rec-number&gt;331&lt;/rec-number&gt;&lt;foreign-keys&gt;&lt;key app="EN" db-id="e292sw52gp0vsrev2pp59ptftf9zsrrxrasr" timestamp="1611228332"&gt;331&lt;/key&gt;&lt;/foreign-keys&gt;&lt;ref-type name="Journal Article"&gt;17&lt;/ref-type&gt;&lt;contributors&gt;&lt;authors&gt;&lt;author&gt;Ulas, U. H.&lt;/author&gt;&lt;author&gt;Hamamcioglu, K.&lt;/author&gt;&lt;author&gt;Eroglu, E.&lt;/author&gt;&lt;author&gt;Odabasi, Z.&lt;/author&gt;&lt;author&gt;Alanoglu, E.&lt;/author&gt;&lt;author&gt;Demirkaya, S.&lt;/author&gt;&lt;author&gt;Gorenek, L.&lt;/author&gt;&lt;author&gt;Vural, O.&lt;/author&gt;&lt;/authors&gt;&lt;/contributors&gt;&lt;auth-address&gt;Department of Neurology, Gülhane Medical School, Ankara, Turkey. uhulas@gata.edu.tr&lt;/auth-address&gt;&lt;titles&gt;&lt;title&gt;Paraplegia associated with brucellosis involving the anterior lumbrosacral nerve roots&lt;/title&gt;&lt;secondary-title&gt;J Peripher Nerv Syst&lt;/secondary-title&gt;&lt;/titles&gt;&lt;periodical&gt;&lt;full-title&gt;J Peripher Nerv Syst&lt;/full-title&gt;&lt;/periodical&gt;&lt;pages&gt;8-12&lt;/pages&gt;&lt;volume&gt;8&lt;/volume&gt;&lt;number&gt;1&lt;/number&gt;&lt;edition&gt;2003/04/08&lt;/edition&gt;&lt;keywords&gt;&lt;keyword&gt;Adult&lt;/keyword&gt;&lt;keyword&gt;*Brucellosis/blood/cerebrospinal fluid&lt;/keyword&gt;&lt;keyword&gt;Humans&lt;/keyword&gt;&lt;keyword&gt;Lumbosacral Region/microbiology/pathology/*physiopathology&lt;/keyword&gt;&lt;keyword&gt;Magnetic Resonance Imaging/methods&lt;/keyword&gt;&lt;keyword&gt;Male&lt;/keyword&gt;&lt;keyword&gt;Paraplegia/*diagnosis/*microbiology/physiopathology&lt;/keyword&gt;&lt;keyword&gt;Spinal Nerve Roots/microbiology/pathology/*physiopathology&lt;/keyword&gt;&lt;/keywords&gt;&lt;dates&gt;&lt;year&gt;2003&lt;/year&gt;&lt;pub-dates&gt;&lt;date&gt;Mar&lt;/date&gt;&lt;/pub-dates&gt;&lt;/dates&gt;&lt;isbn&gt;1085-9489 (Print)&amp;#xD;1085-9489&lt;/isbn&gt;&lt;accession-num&gt;12678548&lt;/accession-num&gt;&lt;urls&gt;&lt;/urls&gt;&lt;custom1&gt;320&lt;/custom1&gt;&lt;electronic-resource-num&gt;10.1046/j.1529-8027.2003.03002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9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2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2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Tb2xhcm9nbHU8L0F1dGhvcj48WWVhcj4yMDAzPC9ZZWFy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Tb2xhcm9nbHU8L0F1dGhvcj48WWVhcj4yMDAzPC9ZZWFy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2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2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Koussa&lt;/Author&gt;&lt;Year&gt;2003&lt;/Year&gt;&lt;RecNum&gt;335&lt;/RecNum&gt;&lt;DisplayText&gt;(101)&lt;/DisplayText&gt;&lt;record&gt;&lt;rec-number&gt;335&lt;/rec-number&gt;&lt;foreign-keys&gt;&lt;key app="EN" db-id="e292sw52gp0vsrev2pp59ptftf9zsrrxrasr" timestamp="1611228332"&gt;335&lt;/key&gt;&lt;/foreign-keys&gt;&lt;ref-type name="Journal Article"&gt;17&lt;/ref-type&gt;&lt;contributors&gt;&lt;authors&gt;&lt;author&gt;Koussa, S.&lt;/author&gt;&lt;author&gt;Chemaly, R.&lt;/author&gt;&lt;/authors&gt;&lt;/contributors&gt;&lt;auth-address&gt;Department of Neurology, Hôtel-Dieu de France Hospital, St Joseph University, Beirut, Lebanon. koussalam@hotmail.com&lt;/auth-address&gt;&lt;titles&gt;&lt;title&gt;Neurobrucellosis presenting with diffuse cerebral white matter lesions&lt;/title&gt;&lt;secondary-title&gt;Eur Neurol&lt;/secondary-title&gt;&lt;/titles&gt;&lt;periodical&gt;&lt;full-title&gt;Eur Neurol&lt;/full-title&gt;&lt;/periodical&gt;&lt;pages&gt;121-3&lt;/pages&gt;&lt;volume&gt;50&lt;/volume&gt;&lt;number&gt;2&lt;/number&gt;&lt;edition&gt;2003/08/29&lt;/edition&gt;&lt;keywords&gt;&lt;keyword&gt;Adult&lt;/keyword&gt;&lt;keyword&gt;Axons/*microbiology/pathology&lt;/keyword&gt;&lt;keyword&gt;Brucellosis/*pathology&lt;/keyword&gt;&lt;keyword&gt;Cerebral Cortex/*microbiology/pathology&lt;/keyword&gt;&lt;keyword&gt;Demyelinating Diseases&lt;/keyword&gt;&lt;keyword&gt;Humans&lt;/keyword&gt;&lt;keyword&gt;Magnetic Resonance Imaging&lt;/keyword&gt;&lt;keyword&gt;Male&lt;/keyword&gt;&lt;/keywords&gt;&lt;dates&gt;&lt;year&gt;2003&lt;/year&gt;&lt;/dates&gt;&lt;isbn&gt;0014-3022 (Print)&amp;#xD;0014-3022&lt;/isbn&gt;&lt;accession-num&gt;12944724&lt;/accession-num&gt;&lt;urls&gt;&lt;/urls&gt;&lt;custom1&gt;329&lt;/custom1&gt;&lt;electronic-resource-num&gt;10.1159/0000725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2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2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5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aWxtYXo8L0F1dGhvcj48WWVhcj4yMDAyPC9ZZWFyPjxS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aWxtYXo8L0F1dGhvcj48WWVhcj4yMDAyPC9ZZWFyPjxS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3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3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Wallach&lt;/Author&gt;&lt;Year&gt;2002&lt;/Year&gt;&lt;RecNum&gt;339&lt;/RecNum&gt;&lt;DisplayText&gt;(103)&lt;/DisplayText&gt;&lt;record&gt;&lt;rec-number&gt;339&lt;/rec-number&gt;&lt;foreign-keys&gt;&lt;key app="EN" db-id="e292sw52gp0vsrev2pp59ptftf9zsrrxrasr" timestamp="1611228332"&gt;339&lt;/key&gt;&lt;/foreign-keys&gt;&lt;ref-type name="Journal Article"&gt;17&lt;/ref-type&gt;&lt;contributors&gt;&lt;authors&gt;&lt;author&gt;Wallach, J. C.&lt;/author&gt;&lt;author&gt;Baldi, P. C.&lt;/author&gt;&lt;author&gt;Fossati, C. A.&lt;/author&gt;&lt;/authors&gt;&lt;/contributors&gt;&lt;auth-address&gt;Servicio de Brucelosis, Hospital F. J. Muñiz, Uspallata 2282, Buenos Aires, Argentina, jorgewallach@yahoo.com.ar&lt;/auth-address&gt;&lt;titles&gt;&lt;title&gt;Clinical and diagnostic aspects of relapsing meningoencephalitis due to Brucella suis&lt;/title&gt;&lt;secondary-title&gt;Eur J Clin Microbiol Infect Dis&lt;/secondary-title&gt;&lt;/titles&gt;&lt;periodical&gt;&lt;full-title&gt;Eur J Clin Microbiol Infect Dis&lt;/full-title&gt;&lt;/periodical&gt;&lt;pages&gt;760-2&lt;/pages&gt;&lt;volume&gt;21&lt;/volume&gt;&lt;number&gt;10&lt;/number&gt;&lt;edition&gt;2002/11/05&lt;/edition&gt;&lt;keywords&gt;&lt;keyword&gt;Adult&lt;/keyword&gt;&lt;keyword&gt;Anti-Bacterial Agents&lt;/keyword&gt;&lt;keyword&gt;Antibodies, Bacterial/analysis&lt;/keyword&gt;&lt;keyword&gt;Argentina&lt;/keyword&gt;&lt;keyword&gt;Bacteremia/diagnosis/drug therapy/*microbiology&lt;/keyword&gt;&lt;keyword&gt;Brucella suis/immunology/*isolation &amp;amp; purification&lt;/keyword&gt;&lt;keyword&gt;Brucellosis/*diagnosis/drug therapy&lt;/keyword&gt;&lt;keyword&gt;Drug Therapy, Combination/administration &amp;amp; dosage&lt;/keyword&gt;&lt;keyword&gt;Follow-Up Studies&lt;/keyword&gt;&lt;keyword&gt;Humans&lt;/keyword&gt;&lt;keyword&gt;Magnetic Resonance Imaging/methods&lt;/keyword&gt;&lt;keyword&gt;Male&lt;/keyword&gt;&lt;keyword&gt;Meningoencephalitis/diagnosis/drug therapy/*microbiology&lt;/keyword&gt;&lt;keyword&gt;Treatment Outcome&lt;/keyword&gt;&lt;/keywords&gt;&lt;dates&gt;&lt;year&gt;2002&lt;/year&gt;&lt;pub-dates&gt;&lt;date&gt;Oct&lt;/date&gt;&lt;/pub-dates&gt;&lt;/dates&gt;&lt;isbn&gt;0934-9723 (Print)&amp;#xD;0934-9723&lt;/isbn&gt;&lt;accession-num&gt;12415479&lt;/accession-num&gt;&lt;urls&gt;&lt;/urls&gt;&lt;custom1&gt;339&lt;/custom1&gt;&lt;electronic-resource-num&gt;10.1007/s10096-002-0817-y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3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3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Novati&lt;/Author&gt;&lt;Year&gt;2002&lt;/Year&gt;&lt;RecNum&gt;344&lt;/RecNum&gt;&lt;DisplayText&gt;(104)&lt;/DisplayText&gt;&lt;record&gt;&lt;rec-number&gt;344&lt;/rec-number&gt;&lt;foreign-keys&gt;&lt;key app="EN" db-id="e292sw52gp0vsrev2pp59ptftf9zsrrxrasr" timestamp="1611228332"&gt;344&lt;/key&gt;&lt;/foreign-keys&gt;&lt;ref-type name="Journal Article"&gt;17&lt;/ref-type&gt;&lt;contributors&gt;&lt;authors&gt;&lt;author&gt;Novati, R.&lt;/author&gt;&lt;author&gt;Viganò, M. G.&lt;/author&gt;&lt;author&gt;de Bona, A.&lt;/author&gt;&lt;author&gt;Nocita, B.&lt;/author&gt;&lt;author&gt;Finazzi, R.&lt;/author&gt;&lt;author&gt;Lazzarin, A.&lt;/author&gt;&lt;/authors&gt;&lt;/contributors&gt;&lt;titles&gt;&lt;title&gt;Neurobrucellosis with spinal cord abscess of the dorsal tract: a case report&lt;/title&gt;&lt;secondary-title&gt;Int J Infect Dis&lt;/secondary-title&gt;&lt;/titles&gt;&lt;periodical&gt;&lt;full-title&gt;Int J Infect Dis&lt;/full-title&gt;&lt;/periodical&gt;&lt;pages&gt;149-50&lt;/pages&gt;&lt;volume&gt;6&lt;/volume&gt;&lt;number&gt;2&lt;/number&gt;&lt;edition&gt;2002/07/31&lt;/edition&gt;&lt;keywords&gt;&lt;keyword&gt;Adult&lt;/keyword&gt;&lt;keyword&gt;Brucellosis/*complications/diagnosis/*drug therapy/microbiology&lt;/keyword&gt;&lt;keyword&gt;Epidural Abscess/*complications/diagnosis/*drug therapy/microbiology&lt;/keyword&gt;&lt;keyword&gt;Humans&lt;/keyword&gt;&lt;keyword&gt;Magnetic Resonance Imaging&lt;/keyword&gt;&lt;keyword&gt;Male&lt;/keyword&gt;&lt;/keywords&gt;&lt;dates&gt;&lt;year&gt;2002&lt;/year&gt;&lt;pub-dates&gt;&lt;date&gt;Jun&lt;/date&gt;&lt;/pub-dates&gt;&lt;/dates&gt;&lt;isbn&gt;1201-9712 (Print)&amp;#xD;1201-9712&lt;/isbn&gt;&lt;accession-num&gt;12146501&lt;/accession-num&gt;&lt;urls&gt;&lt;/urls&gt;&lt;custom1&gt;342&lt;/custom1&gt;&lt;electronic-resource-num&gt;10.1016/s1201-9712(02)90079-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4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4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révalo Lorido&lt;/Author&gt;&lt;Year&gt;2001&lt;/Year&gt;&lt;RecNum&gt;348&lt;/RecNum&gt;&lt;DisplayText&gt;(105)&lt;/DisplayText&gt;&lt;record&gt;&lt;rec-number&gt;348&lt;/rec-number&gt;&lt;foreign-keys&gt;&lt;key app="EN" db-id="e292sw52gp0vsrev2pp59ptftf9zsrrxrasr" timestamp="1611228332"&gt;348&lt;/key&gt;&lt;/foreign-keys&gt;&lt;ref-type name="Journal Article"&gt;17&lt;/ref-type&gt;&lt;contributors&gt;&lt;authors&gt;&lt;author&gt;Arévalo Lorido, J. C.&lt;/author&gt;&lt;author&gt;Carretero Gómez, J.&lt;/author&gt;&lt;author&gt;Romero Requena, J.&lt;/author&gt;&lt;author&gt;Bureo Dacal, J. C.&lt;/author&gt;&lt;author&gt;Vera Tomé, A.&lt;/author&gt;&lt;author&gt;Bureo Dacal, P.&lt;/author&gt;&lt;/authors&gt;&lt;/contributors&gt;&lt;titles&gt;&lt;title&gt;Brucellar spondylitis and meningoencephalitis: a case report&lt;/title&gt;&lt;secondary-title&gt;Neth J Med&lt;/secondary-title&gt;&lt;/titles&gt;&lt;periodical&gt;&lt;full-title&gt;Neth J Med&lt;/full-title&gt;&lt;/periodical&gt;&lt;pages&gt;158-60&lt;/pages&gt;&lt;volume&gt;59&lt;/volume&gt;&lt;number&gt;3&lt;/number&gt;&lt;edition&gt;2001/10/05&lt;/edition&gt;&lt;keywords&gt;&lt;keyword&gt;Anorexia/microbiology&lt;/keyword&gt;&lt;keyword&gt;Anti-Bacterial Agents/therapeutic use&lt;/keyword&gt;&lt;keyword&gt;Back Pain/microbiology&lt;/keyword&gt;&lt;keyword&gt;Brucellosis/*diagnosis/*microbiology/therapy&lt;/keyword&gt;&lt;keyword&gt;Combined Modality Therapy&lt;/keyword&gt;&lt;keyword&gt;Diagnosis, Differential&lt;/keyword&gt;&lt;keyword&gt;Female&lt;/keyword&gt;&lt;keyword&gt;Fever/microbiology&lt;/keyword&gt;&lt;keyword&gt;Humans&lt;/keyword&gt;&lt;keyword&gt;Laminectomy&lt;/keyword&gt;&lt;keyword&gt;Magnetic Resonance Imaging&lt;/keyword&gt;&lt;keyword&gt;Meningoencephalitis/*diagnosis/*microbiology/therapy&lt;/keyword&gt;&lt;keyword&gt;Middle Aged&lt;/keyword&gt;&lt;keyword&gt;Spondylitis/*diagnosis/*microbiology/therapy&lt;/keyword&gt;&lt;keyword&gt;Time Factors&lt;/keyword&gt;&lt;/keywords&gt;&lt;dates&gt;&lt;year&gt;2001&lt;/year&gt;&lt;pub-dates&gt;&lt;date&gt;Sep&lt;/date&gt;&lt;/pub-dates&gt;&lt;/dates&gt;&lt;isbn&gt;0300-2977 (Print)&amp;#xD;0300-2977&lt;/isbn&gt;&lt;accession-num&gt;11583832&lt;/accession-num&gt;&lt;urls&gt;&lt;/urls&gt;&lt;custom1&gt;352&lt;/custom1&gt;&lt;electronic-resource-num&gt;10.1016/s0300-2977(01)00143-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52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5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0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rifiletti&lt;/Author&gt;&lt;Year&gt;2000&lt;/Year&gt;&lt;RecNum&gt;354&lt;/RecNum&gt;&lt;DisplayText&gt;(106)&lt;/DisplayText&gt;&lt;record&gt;&lt;rec-number&gt;354&lt;/rec-number&gt;&lt;foreign-keys&gt;&lt;key app="EN" db-id="e292sw52gp0vsrev2pp59ptftf9zsrrxrasr" timestamp="1611228332"&gt;354&lt;/key&gt;&lt;/foreign-keys&gt;&lt;ref-type name="Journal Article"&gt;17&lt;/ref-type&gt;&lt;contributors&gt;&lt;authors&gt;&lt;author&gt;Trifiletti, R. R.&lt;/author&gt;&lt;author&gt;Restivo, D. A.&lt;/author&gt;&lt;author&gt;Pavone, P.&lt;/author&gt;&lt;author&gt;Giuffrida, S.&lt;/author&gt;&lt;author&gt;Parano, E.&lt;/author&gt;&lt;/authors&gt;&lt;/contributors&gt;&lt;auth-address&gt;Department of Neurology and Neuroscience, Cornell University Medical College, New York, NY, USA.&lt;/auth-address&gt;&lt;titles&gt;&lt;title&gt;Diabetes insipidus in neurobrucellosis&lt;/title&gt;&lt;secondary-title&gt;Clin Neurol Neurosurg&lt;/secondary-title&gt;&lt;/titles&gt;&lt;periodical&gt;&lt;full-title&gt;Clin Neurol Neurosurg&lt;/full-title&gt;&lt;/periodical&gt;&lt;pages&gt;163-5&lt;/pages&gt;&lt;volume&gt;102&lt;/volume&gt;&lt;number&gt;3&lt;/number&gt;&lt;edition&gt;2000/09/21&lt;/edition&gt;&lt;keywords&gt;&lt;keyword&gt;Brain/microbiology/pathology&lt;/keyword&gt;&lt;keyword&gt;Brucella/*isolation &amp;amp; purification&lt;/keyword&gt;&lt;keyword&gt;Brucellosis/*complications/etiology/microbiology&lt;/keyword&gt;&lt;keyword&gt;Central Nervous System Bacterial Infections/etiology/*microbiology&lt;/keyword&gt;&lt;keyword&gt;Diabetes Insipidus/*etiology&lt;/keyword&gt;&lt;keyword&gt;Humans&lt;/keyword&gt;&lt;keyword&gt;Magnetic Resonance Imaging&lt;/keyword&gt;&lt;keyword&gt;Male&lt;/keyword&gt;&lt;keyword&gt;Middle Aged&lt;/keyword&gt;&lt;keyword&gt;Pituitary Diseases/etiology/*microbiology&lt;/keyword&gt;&lt;/keywords&gt;&lt;dates&gt;&lt;year&gt;2000&lt;/year&gt;&lt;pub-dates&gt;&lt;date&gt;Sep&lt;/date&gt;&lt;/pub-dates&gt;&lt;/dates&gt;&lt;isbn&gt;0303-8467 (Print)&amp;#xD;0303-8467&lt;/isbn&gt;&lt;accession-num&gt;10996715&lt;/accession-num&gt;&lt;urls&gt;&lt;/urls&gt;&lt;custom1&gt;353&lt;/custom1&gt;&lt;electronic-resource-num&gt;10.1016/s0303-8467(00)00089-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5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5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Zaidan&lt;/Author&gt;&lt;Year&gt;1999&lt;/Year&gt;&lt;RecNum&gt;368&lt;/RecNum&gt;&lt;DisplayText&gt;(107)&lt;/DisplayText&gt;&lt;record&gt;&lt;rec-number&gt;368&lt;/rec-number&gt;&lt;foreign-keys&gt;&lt;key app="EN" db-id="e292sw52gp0vsrev2pp59ptftf9zsrrxrasr" timestamp="1611228332"&gt;368&lt;/key&gt;&lt;/foreign-keys&gt;&lt;ref-type name="Journal Article"&gt;17&lt;/ref-type&gt;&lt;contributors&gt;&lt;authors&gt;&lt;author&gt;Zaidan, R.&lt;/author&gt;&lt;author&gt;Al Tahan, A. R.&lt;/author&gt;&lt;/authors&gt;&lt;/contributors&gt;&lt;auth-address&gt;Division of Neurology, King Khalid University Hospital, College of Medicine, King Saud University, Riyadh, Saudi Arabia.&lt;/auth-address&gt;&lt;titles&gt;&lt;title&gt;Cerebral venous thrombosis: a new manifestation of neurobrucellosis&lt;/title&gt;&lt;secondary-title&gt;Clin Infect Dis&lt;/secondary-title&gt;&lt;/titles&gt;&lt;periodical&gt;&lt;full-title&gt;Clin Infect Dis&lt;/full-title&gt;&lt;/periodical&gt;&lt;pages&gt;399-400&lt;/pages&gt;&lt;volume&gt;28&lt;/volume&gt;&lt;number&gt;2&lt;/number&gt;&lt;edition&gt;1999/03/04&lt;/edition&gt;&lt;keywords&gt;&lt;keyword&gt;Adult&lt;/keyword&gt;&lt;keyword&gt;Brain/diagnostic imaging&lt;/keyword&gt;&lt;keyword&gt;Brucellosis/*complications/diagnostic imaging/physiopathology&lt;/keyword&gt;&lt;keyword&gt;Female&lt;/keyword&gt;&lt;keyword&gt;Humans&lt;/keyword&gt;&lt;keyword&gt;Radiography&lt;/keyword&gt;&lt;keyword&gt;Tomography Scanners, X-Ray Computed&lt;/keyword&gt;&lt;keyword&gt;Venous Thrombosis/diagnostic imaging/*etiology/physiopathology&lt;/keyword&gt;&lt;/keywords&gt;&lt;dates&gt;&lt;year&gt;1999&lt;/year&gt;&lt;pub-dates&gt;&lt;date&gt;Feb&lt;/date&gt;&lt;/pub-dates&gt;&lt;/dates&gt;&lt;isbn&gt;1058-4838 (Print)&amp;#xD;1058-4838&lt;/isbn&gt;&lt;accession-num&gt;10064259&lt;/accession-num&gt;&lt;urls&gt;&lt;/urls&gt;&lt;custom1&gt;360&lt;/custom1&gt;&lt;electronic-resource-num&gt;10.1086/51509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6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6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Güven&lt;/Author&gt;&lt;Year&gt;1999&lt;/Year&gt;&lt;RecNum&gt;364&lt;/RecNum&gt;&lt;DisplayText&gt;(108)&lt;/DisplayText&gt;&lt;record&gt;&lt;rec-number&gt;364&lt;/rec-number&gt;&lt;foreign-keys&gt;&lt;key app="EN" db-id="e292sw52gp0vsrev2pp59ptftf9zsrrxrasr" timestamp="1611228332"&gt;364&lt;/key&gt;&lt;/foreign-keys&gt;&lt;ref-type name="Journal Article"&gt;17&lt;/ref-type&gt;&lt;contributors&gt;&lt;authors&gt;&lt;author&gt;Güven, M. B.&lt;/author&gt;&lt;author&gt;Cirak, B.&lt;/author&gt;&lt;author&gt;Kutluhan, A.&lt;/author&gt;&lt;author&gt;Ugras, S.&lt;/author&gt;&lt;/authors&gt;&lt;/contributors&gt;&lt;auth-address&gt;Department of Neurosurgery, Yüzüncü Yil University School of Medicine, Van, Turkey.&lt;/auth-address&gt;&lt;titles&gt;&lt;title&gt;Pituitary abscess secondary to neurobrucellosis. Case illustration&lt;/title&gt;&lt;secondary-title&gt;J Neurosurg&lt;/secondary-title&gt;&lt;/titles&gt;&lt;periodical&gt;&lt;full-title&gt;J Neurosurg&lt;/full-title&gt;&lt;/periodical&gt;&lt;pages&gt;1142&lt;/pages&gt;&lt;volume&gt;90&lt;/volume&gt;&lt;number&gt;6&lt;/number&gt;&lt;edition&gt;1999/06/01&lt;/edition&gt;&lt;keywords&gt;&lt;keyword&gt;Abscess/*microbiology/surgery&lt;/keyword&gt;&lt;keyword&gt;Adult&lt;/keyword&gt;&lt;keyword&gt;Anti-Infective Agents/therapeutic use&lt;/keyword&gt;&lt;keyword&gt;Brain Diseases/*complications/drug therapy&lt;/keyword&gt;&lt;keyword&gt;Brucellosis/*complications/drug therapy&lt;/keyword&gt;&lt;keyword&gt;Drug Therapy, Combination&lt;/keyword&gt;&lt;keyword&gt;Endoscopy&lt;/keyword&gt;&lt;keyword&gt;Female&lt;/keyword&gt;&lt;keyword&gt;Humans&lt;/keyword&gt;&lt;keyword&gt;Pituitary Diseases/*microbiology/surgery&lt;/keyword&gt;&lt;keyword&gt;Rifampin/therapeutic use&lt;/keyword&gt;&lt;keyword&gt;Sulfamethoxazole/therapeutic use&lt;/keyword&gt;&lt;keyword&gt;Trimethoprim/therapeutic use&lt;/keyword&gt;&lt;/keywords&gt;&lt;dates&gt;&lt;year&gt;1999&lt;/year&gt;&lt;pub-dates&gt;&lt;date&gt;Jun&lt;/date&gt;&lt;/pub-dates&gt;&lt;/dates&gt;&lt;isbn&gt;0022-3085 (Print)&amp;#xD;0022-3085&lt;/isbn&gt;&lt;accession-num&gt;10350266&lt;/accession-num&gt;&lt;urls&gt;&lt;/urls&gt;&lt;custom1&gt;364&lt;/custom1&gt;&lt;electronic-resource-num&gt;10.3171/jns.1999.90.6.114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6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6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Locutura&lt;/Author&gt;&lt;Year&gt;1998&lt;/Year&gt;&lt;RecNum&gt;375&lt;/RecNum&gt;&lt;DisplayText&gt;(109)&lt;/DisplayText&gt;&lt;record&gt;&lt;rec-number&gt;375&lt;/rec-number&gt;&lt;foreign-keys&gt;&lt;key app="EN" db-id="e292sw52gp0vsrev2pp59ptftf9zsrrxrasr" timestamp="1611228332"&gt;375&lt;/key&gt;&lt;/foreign-keys&gt;&lt;ref-type name="Journal Article"&gt;17&lt;/ref-type&gt;&lt;contributors&gt;&lt;authors&gt;&lt;author&gt;Locutura, J.&lt;/author&gt;&lt;author&gt;Lorenzo, J. F.&lt;/author&gt;&lt;author&gt;Miján, A.&lt;/author&gt;&lt;author&gt;Galdós-Barroso, M.&lt;/author&gt;&lt;author&gt;Saez-Royuela, F.&lt;/author&gt;&lt;/authors&gt;&lt;/contributors&gt;&lt;auth-address&gt;Sección de Medicina Interna, Hospital General Yagüe, Burgos, Spain.&lt;/auth-address&gt;&lt;titles&gt;&lt;title&gt;Non-simultaneous Brucella peritonitis and meningitis in a patient with a ventriculoperitoneal shunt&lt;/title&gt;&lt;secondary-title&gt;Eur J Clin Microbiol Infect Dis&lt;/secondary-title&gt;&lt;/titles&gt;&lt;periodical&gt;&lt;full-title&gt;Eur J Clin Microbiol Infect Dis&lt;/full-title&gt;&lt;/periodical&gt;&lt;pages&gt;361-2&lt;/pages&gt;&lt;volume&gt;17&lt;/volume&gt;&lt;number&gt;5&lt;/number&gt;&lt;edition&gt;1998/08/29&lt;/edition&gt;&lt;keywords&gt;&lt;keyword&gt;Adult&lt;/keyword&gt;&lt;keyword&gt;Ascitic Fluid/microbiology&lt;/keyword&gt;&lt;keyword&gt;Brucella melitensis/*isolation &amp;amp; purification&lt;/keyword&gt;&lt;keyword&gt;Brucellosis/*microbiology&lt;/keyword&gt;&lt;keyword&gt;Female&lt;/keyword&gt;&lt;keyword&gt;Humans&lt;/keyword&gt;&lt;keyword&gt;Hydrocephalus/surgery&lt;/keyword&gt;&lt;keyword&gt;Male&lt;/keyword&gt;&lt;keyword&gt;Meningitis, Bacterial/*microbiology&lt;/keyword&gt;&lt;keyword&gt;Peritonitis/*microbiology&lt;/keyword&gt;&lt;keyword&gt;Ventriculoperitoneal Shunt/*adverse effects&lt;/keyword&gt;&lt;/keywords&gt;&lt;dates&gt;&lt;year&gt;1998&lt;/year&gt;&lt;pub-dates&gt;&lt;date&gt;May&lt;/date&gt;&lt;/pub-dates&gt;&lt;/dates&gt;&lt;isbn&gt;0934-9723 (Print)&amp;#xD;0934-9723&lt;/isbn&gt;&lt;accession-num&gt;9721968&lt;/accession-num&gt;&lt;urls&gt;&lt;/urls&gt;&lt;custom1&gt;373&lt;/custom1&gt;&lt;electronic-resource-num&gt;10.1007/bf0170946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0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7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7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Habeeb&lt;/Author&gt;&lt;Year&gt;1998&lt;/Year&gt;&lt;RecNum&gt;372&lt;/RecNum&gt;&lt;DisplayText&gt;(110)&lt;/DisplayText&gt;&lt;record&gt;&lt;rec-number&gt;372&lt;/rec-number&gt;&lt;foreign-keys&gt;&lt;key app="EN" db-id="e292sw52gp0vsrev2pp59ptftf9zsrrxrasr" timestamp="1611228332"&gt;372&lt;/key&gt;&lt;/foreign-keys&gt;&lt;ref-type name="Journal Article"&gt;17&lt;/ref-type&gt;&lt;contributors&gt;&lt;authors&gt;&lt;author&gt;Habeeb, Y. K.&lt;/author&gt;&lt;author&gt;Al-Najdi, A. K.&lt;/author&gt;&lt;author&gt;Sadek, S. A.&lt;/author&gt;&lt;author&gt;Al-Onaizi, E.&lt;/author&gt;&lt;/authors&gt;&lt;/contributors&gt;&lt;auth-address&gt;Department of Paediatrics, Adan Hospital, Kuwait.&lt;/auth-address&gt;&lt;titles&gt;&lt;title&gt;Paediatric neurobrucellosis: case report and literature review&lt;/title&gt;&lt;secondary-title&gt;J Infect&lt;/secondary-title&gt;&lt;/titles&gt;&lt;periodical&gt;&lt;full-title&gt;J Infect&lt;/full-title&gt;&lt;/periodical&gt;&lt;pages&gt;59-62&lt;/pages&gt;&lt;volume&gt;37&lt;/volume&gt;&lt;number&gt;1&lt;/number&gt;&lt;edition&gt;1998/11/20&lt;/edition&gt;&lt;keywords&gt;&lt;keyword&gt;Anti-Bacterial Agents/therapeutic use&lt;/keyword&gt;&lt;keyword&gt;Brucella melitensis/*isolation &amp;amp; purification&lt;/keyword&gt;&lt;keyword&gt;Brucellosis/*diagnosis/drug therapy&lt;/keyword&gt;&lt;keyword&gt;Cerebrospinal Fluid/chemistry/microbiology&lt;/keyword&gt;&lt;keyword&gt;Child&lt;/keyword&gt;&lt;keyword&gt;Humans&lt;/keyword&gt;&lt;keyword&gt;Male&lt;/keyword&gt;&lt;keyword&gt;Meningitis, Bacterial/*diagnosis/drug therapy/microbiology&lt;/keyword&gt;&lt;/keywords&gt;&lt;dates&gt;&lt;year&gt;1998&lt;/year&gt;&lt;pub-dates&gt;&lt;date&gt;Jul&lt;/date&gt;&lt;/pub-dates&gt;&lt;/dates&gt;&lt;isbn&gt;0163-4453 (Print)&amp;#xD;0163-4453&lt;/isbn&gt;&lt;accession-num&gt;9733381&lt;/accession-num&gt;&lt;urls&gt;&lt;/urls&gt;&lt;custom1&gt;374&lt;/custom1&gt;&lt;electronic-resource-num&gt;10.1016/s0163-4453(98)90647-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7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7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Ciftçi&lt;/Author&gt;&lt;Year&gt;1998&lt;/Year&gt;&lt;RecNum&gt;373&lt;/RecNum&gt;&lt;DisplayText&gt;(111)&lt;/DisplayText&gt;&lt;record&gt;&lt;rec-number&gt;373&lt;/rec-number&gt;&lt;foreign-keys&gt;&lt;key app="EN" db-id="e292sw52gp0vsrev2pp59ptftf9zsrrxrasr" timestamp="1611228332"&gt;373&lt;/key&gt;&lt;/foreign-keys&gt;&lt;ref-type name="Journal Article"&gt;17&lt;/ref-type&gt;&lt;contributors&gt;&lt;authors&gt;&lt;author&gt;Ciftçi, E.&lt;/author&gt;&lt;author&gt;Erden, I.&lt;/author&gt;&lt;author&gt;Akyar, S.&lt;/author&gt;&lt;/authors&gt;&lt;/contributors&gt;&lt;auth-address&gt;Department of Radiology, University of Ankara, Turkey.&lt;/auth-address&gt;&lt;titles&gt;&lt;title&gt;Brucellosis of the pituitary region: MRI&lt;/title&gt;&lt;secondary-title&gt;Neuroradiology&lt;/secondary-title&gt;&lt;/titles&gt;&lt;periodical&gt;&lt;full-title&gt;Neuroradiology&lt;/full-title&gt;&lt;/periodical&gt;&lt;pages&gt;383-4&lt;/pages&gt;&lt;volume&gt;40&lt;/volume&gt;&lt;number&gt;6&lt;/number&gt;&lt;edition&gt;1998/08/05&lt;/edition&gt;&lt;keywords&gt;&lt;keyword&gt;Adult&lt;/keyword&gt;&lt;keyword&gt;Brucellosis/complications/*diagnosis&lt;/keyword&gt;&lt;keyword&gt;Female&lt;/keyword&gt;&lt;keyword&gt;Humans&lt;/keyword&gt;&lt;keyword&gt;Hyperprolactinemia/diagnosis&lt;/keyword&gt;&lt;keyword&gt;*Magnetic Resonance Imaging&lt;/keyword&gt;&lt;keyword&gt;Neurologic Examination&lt;/keyword&gt;&lt;keyword&gt;Optic Chiasm/pathology&lt;/keyword&gt;&lt;keyword&gt;Pituitary Diseases/complications/*diagnosis&lt;/keyword&gt;&lt;keyword&gt;Pituitary Gland/pathology&lt;/keyword&gt;&lt;keyword&gt;Sella Turcica/pathology&lt;/keyword&gt;&lt;keyword&gt;Vision Disorders/diagnosis&lt;/keyword&gt;&lt;/keywords&gt;&lt;dates&gt;&lt;year&gt;1998&lt;/year&gt;&lt;pub-dates&gt;&lt;date&gt;Jun&lt;/date&gt;&lt;/pub-dates&gt;&lt;/dates&gt;&lt;isbn&gt;0028-3940 (Print)&amp;#xD;0028-3940&lt;/isbn&gt;&lt;accession-num&gt;9689628&lt;/accession-num&gt;&lt;urls&gt;&lt;/urls&gt;&lt;custom1&gt;375&lt;/custom1&gt;&lt;electronic-resource-num&gt;10.1007/s0023400506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7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7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kdeniz&lt;/Author&gt;&lt;Year&gt;1998&lt;/Year&gt;&lt;RecNum&gt;376&lt;/RecNum&gt;&lt;DisplayText&gt;(112)&lt;/DisplayText&gt;&lt;record&gt;&lt;rec-number&gt;376&lt;/rec-number&gt;&lt;foreign-keys&gt;&lt;key app="EN" db-id="e292sw52gp0vsrev2pp59ptftf9zsrrxrasr" timestamp="1611228332"&gt;376&lt;/key&gt;&lt;/foreign-keys&gt;&lt;ref-type name="Journal Article"&gt;17&lt;/ref-type&gt;&lt;contributors&gt;&lt;authors&gt;&lt;author&gt;Akdeniz, H.&lt;/author&gt;&lt;author&gt;Irmak, H.&lt;/author&gt;&lt;author&gt;Anlar, O.&lt;/author&gt;&lt;author&gt;Demiröz, A. P.&lt;/author&gt;&lt;/authors&gt;&lt;/contributors&gt;&lt;auth-address&gt;Department of Infectious Diseases, Medical School of Yüzüncü Yil University, Van, Turkey.&lt;/auth-address&gt;&lt;titles&gt;&lt;title&gt;Central nervous system brucellosis: presentation, diagnosis and treatment&lt;/title&gt;&lt;secondary-title&gt;J Infect&lt;/secondary-title&gt;&lt;/titles&gt;&lt;periodical&gt;&lt;full-title&gt;J Infect&lt;/full-title&gt;&lt;/periodical&gt;&lt;pages&gt;297-301&lt;/pages&gt;&lt;volume&gt;36&lt;/volume&gt;&lt;number&gt;3&lt;/number&gt;&lt;edition&gt;1998/11/20&lt;/edition&gt;&lt;keywords&gt;&lt;keyword&gt;Adult&lt;/keyword&gt;&lt;keyword&gt;Aged&lt;/keyword&gt;&lt;keyword&gt;Anti-Bacterial Agents/therapeutic use&lt;/keyword&gt;&lt;keyword&gt;Brucella melitensis&lt;/keyword&gt;&lt;keyword&gt;Brucellosis/*diagnosis/drug therapy/pathology&lt;/keyword&gt;&lt;keyword&gt;Central Nervous System Infections/diagnosis/drug therapy/*microbiology/pathology&lt;/keyword&gt;&lt;keyword&gt;Female&lt;/keyword&gt;&lt;keyword&gt;Humans&lt;/keyword&gt;&lt;keyword&gt;Male&lt;/keyword&gt;&lt;keyword&gt;Middle Aged&lt;/keyword&gt;&lt;keyword&gt;Turkey&lt;/keyword&gt;&lt;/keywords&gt;&lt;dates&gt;&lt;year&gt;1998&lt;/year&gt;&lt;pub-dates&gt;&lt;date&gt;May&lt;/date&gt;&lt;/pub-dates&gt;&lt;/dates&gt;&lt;isbn&gt;0163-4453 (Print)&amp;#xD;0163-4453&lt;/isbn&gt;&lt;accession-num&gt;9661940&lt;/accession-num&gt;&lt;urls&gt;&lt;/urls&gt;&lt;custom1&gt;378&lt;/custom1&gt;&lt;electronic-resource-num&gt;10.1016/s0163-4453(98)94279-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7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7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kdeniz&lt;/Author&gt;&lt;Year&gt;1998&lt;/Year&gt;&lt;RecNum&gt;376&lt;/RecNum&gt;&lt;DisplayText&gt;(112)&lt;/DisplayText&gt;&lt;record&gt;&lt;rec-number&gt;376&lt;/rec-number&gt;&lt;foreign-keys&gt;&lt;key app="EN" db-id="e292sw52gp0vsrev2pp59ptftf9zsrrxrasr" timestamp="1611228332"&gt;376&lt;/key&gt;&lt;/foreign-keys&gt;&lt;ref-type name="Journal Article"&gt;17&lt;/ref-type&gt;&lt;contributors&gt;&lt;authors&gt;&lt;author&gt;Akdeniz, H.&lt;/author&gt;&lt;author&gt;Irmak, H.&lt;/author&gt;&lt;author&gt;Anlar, O.&lt;/author&gt;&lt;author&gt;Demiröz, A. P.&lt;/author&gt;&lt;/authors&gt;&lt;/contributors&gt;&lt;auth-address&gt;Department of Infectious Diseases, Medical School of Yüzüncü Yil University, Van, Turkey.&lt;/auth-address&gt;&lt;titles&gt;&lt;title&gt;Central nervous system brucellosis: presentation, diagnosis and treatment&lt;/title&gt;&lt;secondary-title&gt;J Infect&lt;/secondary-title&gt;&lt;/titles&gt;&lt;periodical&gt;&lt;full-title&gt;J Infect&lt;/full-title&gt;&lt;/periodical&gt;&lt;pages&gt;297-301&lt;/pages&gt;&lt;volume&gt;36&lt;/volume&gt;&lt;number&gt;3&lt;/number&gt;&lt;edition&gt;1998/11/20&lt;/edition&gt;&lt;keywords&gt;&lt;keyword&gt;Adult&lt;/keyword&gt;&lt;keyword&gt;Aged&lt;/keyword&gt;&lt;keyword&gt;Anti-Bacterial Agents/therapeutic use&lt;/keyword&gt;&lt;keyword&gt;Brucella melitensis&lt;/keyword&gt;&lt;keyword&gt;Brucellosis/*diagnosis/drug therapy/pathology&lt;/keyword&gt;&lt;keyword&gt;Central Nervous System Infections/diagnosis/drug therapy/*microbiology/pathology&lt;/keyword&gt;&lt;keyword&gt;Female&lt;/keyword&gt;&lt;keyword&gt;Humans&lt;/keyword&gt;&lt;keyword&gt;Male&lt;/keyword&gt;&lt;keyword&gt;Middle Aged&lt;/keyword&gt;&lt;keyword&gt;Turkey&lt;/keyword&gt;&lt;/keywords&gt;&lt;dates&gt;&lt;year&gt;1998&lt;/year&gt;&lt;pub-dates&gt;&lt;date&gt;May&lt;/date&gt;&lt;/pub-dates&gt;&lt;/dates&gt;&lt;isbn&gt;0163-4453 (Print)&amp;#xD;0163-4453&lt;/isbn&gt;&lt;accession-num&gt;9661940&lt;/accession-num&gt;&lt;urls&gt;&lt;/urls&gt;&lt;custom1&gt;378&lt;/custom1&gt;&lt;electronic-resource-num&gt;10.1016/s0163-4453(98)94279-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78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7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kdeniz&lt;/Author&gt;&lt;Year&gt;1998&lt;/Year&gt;&lt;RecNum&gt;376&lt;/RecNum&gt;&lt;DisplayText&gt;(112)&lt;/DisplayText&gt;&lt;record&gt;&lt;rec-number&gt;376&lt;/rec-number&gt;&lt;foreign-keys&gt;&lt;key app="EN" db-id="e292sw52gp0vsrev2pp59ptftf9zsrrxrasr" timestamp="1611228332"&gt;376&lt;/key&gt;&lt;/foreign-keys&gt;&lt;ref-type name="Journal Article"&gt;17&lt;/ref-type&gt;&lt;contributors&gt;&lt;authors&gt;&lt;author&gt;Akdeniz, H.&lt;/author&gt;&lt;author&gt;Irmak, H.&lt;/author&gt;&lt;author&gt;Anlar, O.&lt;/author&gt;&lt;author&gt;Demiröz, A. P.&lt;/author&gt;&lt;/authors&gt;&lt;/contributors&gt;&lt;auth-address&gt;Department of Infectious Diseases, Medical School of Yüzüncü Yil University, Van, Turkey.&lt;/auth-address&gt;&lt;titles&gt;&lt;title&gt;Central nervous system brucellosis: presentation, diagnosis and treatment&lt;/title&gt;&lt;secondary-title&gt;J Infect&lt;/secondary-title&gt;&lt;/titles&gt;&lt;periodical&gt;&lt;full-title&gt;J Infect&lt;/full-title&gt;&lt;/periodical&gt;&lt;pages&gt;297-301&lt;/pages&gt;&lt;volume&gt;36&lt;/volume&gt;&lt;number&gt;3&lt;/number&gt;&lt;edition&gt;1998/11/20&lt;/edition&gt;&lt;keywords&gt;&lt;keyword&gt;Adult&lt;/keyword&gt;&lt;keyword&gt;Aged&lt;/keyword&gt;&lt;keyword&gt;Anti-Bacterial Agents/therapeutic use&lt;/keyword&gt;&lt;keyword&gt;Brucella melitensis&lt;/keyword&gt;&lt;keyword&gt;Brucellosis/*diagnosis/drug therapy/pathology&lt;/keyword&gt;&lt;keyword&gt;Central Nervous System Infections/diagnosis/drug therapy/*microbiology/pathology&lt;/keyword&gt;&lt;keyword&gt;Female&lt;/keyword&gt;&lt;keyword&gt;Humans&lt;/keyword&gt;&lt;keyword&gt;Male&lt;/keyword&gt;&lt;keyword&gt;Middle Aged&lt;/keyword&gt;&lt;keyword&gt;Turkey&lt;/keyword&gt;&lt;/keywords&gt;&lt;dates&gt;&lt;year&gt;1998&lt;/year&gt;&lt;pub-dates&gt;&lt;date&gt;May&lt;/date&gt;&lt;/pub-dates&gt;&lt;/dates&gt;&lt;isbn&gt;0163-4453 (Print)&amp;#xD;0163-4453&lt;/isbn&gt;&lt;accession-num&gt;9661940&lt;/accession-num&gt;&lt;urls&gt;&lt;/urls&gt;&lt;custom1&gt;378&lt;/custom1&gt;&lt;electronic-resource-num&gt;10.1016/s0163-4453(98)94279-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78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7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kdeniz&lt;/Author&gt;&lt;Year&gt;1998&lt;/Year&gt;&lt;RecNum&gt;376&lt;/RecNum&gt;&lt;DisplayText&gt;(112)&lt;/DisplayText&gt;&lt;record&gt;&lt;rec-number&gt;376&lt;/rec-number&gt;&lt;foreign-keys&gt;&lt;key app="EN" db-id="e292sw52gp0vsrev2pp59ptftf9zsrrxrasr" timestamp="1611228332"&gt;376&lt;/key&gt;&lt;/foreign-keys&gt;&lt;ref-type name="Journal Article"&gt;17&lt;/ref-type&gt;&lt;contributors&gt;&lt;authors&gt;&lt;author&gt;Akdeniz, H.&lt;/author&gt;&lt;author&gt;Irmak, H.&lt;/author&gt;&lt;author&gt;Anlar, O.&lt;/author&gt;&lt;author&gt;Demiröz, A. P.&lt;/author&gt;&lt;/authors&gt;&lt;/contributors&gt;&lt;auth-address&gt;Department of Infectious Diseases, Medical School of Yüzüncü Yil University, Van, Turkey.&lt;/auth-address&gt;&lt;titles&gt;&lt;title&gt;Central nervous system brucellosis: presentation, diagnosis and treatment&lt;/title&gt;&lt;secondary-title&gt;J Infect&lt;/secondary-title&gt;&lt;/titles&gt;&lt;periodical&gt;&lt;full-title&gt;J Infect&lt;/full-title&gt;&lt;/periodical&gt;&lt;pages&gt;297-301&lt;/pages&gt;&lt;volume&gt;36&lt;/volume&gt;&lt;number&gt;3&lt;/number&gt;&lt;edition&gt;1998/11/20&lt;/edition&gt;&lt;keywords&gt;&lt;keyword&gt;Adult&lt;/keyword&gt;&lt;keyword&gt;Aged&lt;/keyword&gt;&lt;keyword&gt;Anti-Bacterial Agents/therapeutic use&lt;/keyword&gt;&lt;keyword&gt;Brucella melitensis&lt;/keyword&gt;&lt;keyword&gt;Brucellosis/*diagnosis/drug therapy/pathology&lt;/keyword&gt;&lt;keyword&gt;Central Nervous System Infections/diagnosis/drug therapy/*microbiology/pathology&lt;/keyword&gt;&lt;keyword&gt;Female&lt;/keyword&gt;&lt;keyword&gt;Humans&lt;/keyword&gt;&lt;keyword&gt;Male&lt;/keyword&gt;&lt;keyword&gt;Middle Aged&lt;/keyword&gt;&lt;keyword&gt;Turkey&lt;/keyword&gt;&lt;/keywords&gt;&lt;dates&gt;&lt;year&gt;1998&lt;/year&gt;&lt;pub-dates&gt;&lt;date&gt;May&lt;/date&gt;&lt;/pub-dates&gt;&lt;/dates&gt;&lt;isbn&gt;0163-4453 (Print)&amp;#xD;0163-4453&lt;/isbn&gt;&lt;accession-num&gt;9661940&lt;/accession-num&gt;&lt;urls&gt;&lt;/urls&gt;&lt;custom1&gt;378&lt;/custom1&gt;&lt;electronic-resource-num&gt;10.1016/s0163-4453(98)94279-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78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7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641D22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1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kdeniz&lt;/Author&gt;&lt;Year&gt;1998&lt;/Year&gt;&lt;RecNum&gt;376&lt;/RecNum&gt;&lt;DisplayText&gt;(112)&lt;/DisplayText&gt;&lt;record&gt;&lt;rec-number&gt;376&lt;/rec-number&gt;&lt;foreign-keys&gt;&lt;key app="EN" db-id="e292sw52gp0vsrev2pp59ptftf9zsrrxrasr" timestamp="1611228332"&gt;376&lt;/key&gt;&lt;/foreign-keys&gt;&lt;ref-type name="Journal Article"&gt;17&lt;/ref-type&gt;&lt;contributors&gt;&lt;authors&gt;&lt;author&gt;Akdeniz, H.&lt;/author&gt;&lt;author&gt;Irmak, H.&lt;/author&gt;&lt;author&gt;Anlar, O.&lt;/author&gt;&lt;author&gt;Demiröz, A. P.&lt;/author&gt;&lt;/authors&gt;&lt;/contributors&gt;&lt;auth-address&gt;Department of Infectious Diseases, Medical School of Yüzüncü Yil University, Van, Turkey.&lt;/auth-address&gt;&lt;titles&gt;&lt;title&gt;Central nervous system brucellosis: presentation, diagnosis and treatment&lt;/title&gt;&lt;secondary-title&gt;J Infect&lt;/secondary-title&gt;&lt;/titles&gt;&lt;periodical&gt;&lt;full-title&gt;J Infect&lt;/full-title&gt;&lt;/periodical&gt;&lt;pages&gt;297-301&lt;/pages&gt;&lt;volume&gt;36&lt;/volume&gt;&lt;number&gt;3&lt;/number&gt;&lt;edition&gt;1998/11/20&lt;/edition&gt;&lt;keywords&gt;&lt;keyword&gt;Adult&lt;/keyword&gt;&lt;keyword&gt;Aged&lt;/keyword&gt;&lt;keyword&gt;Anti-Bacterial Agents/therapeutic use&lt;/keyword&gt;&lt;keyword&gt;Brucella melitensis&lt;/keyword&gt;&lt;keyword&gt;Brucellosis/*diagnosis/drug therapy/pathology&lt;/keyword&gt;&lt;keyword&gt;Central Nervous System Infections/diagnosis/drug therapy/*microbiology/pathology&lt;/keyword&gt;&lt;keyword&gt;Female&lt;/keyword&gt;&lt;keyword&gt;Humans&lt;/keyword&gt;&lt;keyword&gt;Male&lt;/keyword&gt;&lt;keyword&gt;Middle Aged&lt;/keyword&gt;&lt;keyword&gt;Turkey&lt;/keyword&gt;&lt;/keywords&gt;&lt;dates&gt;&lt;year&gt;1998&lt;/year&gt;&lt;pub-dates&gt;&lt;date&gt;May&lt;/date&gt;&lt;/pub-dates&gt;&lt;/dates&gt;&lt;isbn&gt;0163-4453 (Print)&amp;#xD;0163-4453&lt;/isbn&gt;&lt;accession-num&gt;9661940&lt;/accession-num&gt;&lt;urls&gt;&lt;/urls&gt;&lt;custom1&gt;378&lt;/custom1&gt;&lt;electronic-resource-num&gt;10.1016/s0163-4453(98)94279-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78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7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Omar&lt;/Author&gt;&lt;Year&gt;1997&lt;/Year&gt;&lt;RecNum&gt;379&lt;/RecNum&gt;&lt;DisplayText&gt;(113)&lt;/DisplayText&gt;&lt;record&gt;&lt;rec-number&gt;379&lt;/rec-number&gt;&lt;foreign-keys&gt;&lt;key app="EN" db-id="e292sw52gp0vsrev2pp59ptftf9zsrrxrasr" timestamp="1611228332"&gt;379&lt;/key&gt;&lt;/foreign-keys&gt;&lt;ref-type name="Journal Article"&gt;17&lt;/ref-type&gt;&lt;contributors&gt;&lt;authors&gt;&lt;author&gt;Omar, F. Z.&lt;/author&gt;&lt;author&gt;Zuberi, S.&lt;/author&gt;&lt;author&gt;Minns, R. A.&lt;/author&gt;&lt;/authors&gt;&lt;/contributors&gt;&lt;auth-address&gt;Children&amp;apos;s and Maternity Hospital, Riyadh, Saudi Arabia.&lt;/auth-address&gt;&lt;titles&gt;&lt;title&gt;Neurobrucellosis in childhood: six new cases and a review of the literature&lt;/title&gt;&lt;secondary-title&gt;Dev Med Child Neurol&lt;/secondary-title&gt;&lt;/titles&gt;&lt;periodical&gt;&lt;full-title&gt;Dev Med Child Neurol&lt;/full-title&gt;&lt;/periodical&gt;&lt;pages&gt;762-5&lt;/pages&gt;&lt;volume&gt;39&lt;/volume&gt;&lt;number&gt;11&lt;/number&gt;&lt;edition&gt;1997/12/11&lt;/edition&gt;&lt;keywords&gt;&lt;keyword&gt;Animals&lt;/keyword&gt;&lt;keyword&gt;Brucellosis/*complications/diagnosis/drug therapy/transmission&lt;/keyword&gt;&lt;keyword&gt;Cerebrospinal Fluid/microbiology&lt;/keyword&gt;&lt;keyword&gt;Child&lt;/keyword&gt;&lt;keyword&gt;Child, Preschool&lt;/keyword&gt;&lt;keyword&gt;Coombs Test&lt;/keyword&gt;&lt;keyword&gt;Female&lt;/keyword&gt;&lt;keyword&gt;Humans&lt;/keyword&gt;&lt;keyword&gt;Incidence&lt;/keyword&gt;&lt;keyword&gt;Male&lt;/keyword&gt;&lt;keyword&gt;Meningitis, Bacterial/*microbiology&lt;/keyword&gt;&lt;keyword&gt;Milk/microbiology&lt;/keyword&gt;&lt;keyword&gt;Peripheral Nervous System Diseases/*microbiology&lt;/keyword&gt;&lt;/keywords&gt;&lt;dates&gt;&lt;year&gt;1997&lt;/year&gt;&lt;pub-dates&gt;&lt;date&gt;Nov&lt;/date&gt;&lt;/pub-dates&gt;&lt;/dates&gt;&lt;isbn&gt;0012-1622 (Print)&amp;#xD;0012-1622&lt;/isbn&gt;&lt;accession-num&gt;9393891&lt;/accession-num&gt;&lt;urls&gt;&lt;/urls&gt;&lt;custom1&gt;381&lt;/custom1&gt;&lt;electronic-resource-num&gt;10.1111/j.1469-8749.1997.tb07379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8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8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Omar&lt;/Author&gt;&lt;Year&gt;1997&lt;/Year&gt;&lt;RecNum&gt;379&lt;/RecNum&gt;&lt;DisplayText&gt;(113)&lt;/DisplayText&gt;&lt;record&gt;&lt;rec-number&gt;379&lt;/rec-number&gt;&lt;foreign-keys&gt;&lt;key app="EN" db-id="e292sw52gp0vsrev2pp59ptftf9zsrrxrasr" timestamp="1611228332"&gt;379&lt;/key&gt;&lt;/foreign-keys&gt;&lt;ref-type name="Journal Article"&gt;17&lt;/ref-type&gt;&lt;contributors&gt;&lt;authors&gt;&lt;author&gt;Omar, F. Z.&lt;/author&gt;&lt;author&gt;Zuberi, S.&lt;/author&gt;&lt;author&gt;Minns, R. A.&lt;/author&gt;&lt;/authors&gt;&lt;/contributors&gt;&lt;auth-address&gt;Children&amp;apos;s and Maternity Hospital, Riyadh, Saudi Arabia.&lt;/auth-address&gt;&lt;titles&gt;&lt;title&gt;Neurobrucellosis in childhood: six new cases and a review of the literature&lt;/title&gt;&lt;secondary-title&gt;Dev Med Child Neurol&lt;/secondary-title&gt;&lt;/titles&gt;&lt;periodical&gt;&lt;full-title&gt;Dev Med Child Neurol&lt;/full-title&gt;&lt;/periodical&gt;&lt;pages&gt;762-5&lt;/pages&gt;&lt;volume&gt;39&lt;/volume&gt;&lt;number&gt;11&lt;/number&gt;&lt;edition&gt;1997/12/11&lt;/edition&gt;&lt;keywords&gt;&lt;keyword&gt;Animals&lt;/keyword&gt;&lt;keyword&gt;Brucellosis/*complications/diagnosis/drug therapy/transmission&lt;/keyword&gt;&lt;keyword&gt;Cerebrospinal Fluid/microbiology&lt;/keyword&gt;&lt;keyword&gt;Child&lt;/keyword&gt;&lt;keyword&gt;Child, Preschool&lt;/keyword&gt;&lt;keyword&gt;Coombs Test&lt;/keyword&gt;&lt;keyword&gt;Female&lt;/keyword&gt;&lt;keyword&gt;Humans&lt;/keyword&gt;&lt;keyword&gt;Incidence&lt;/keyword&gt;&lt;keyword&gt;Male&lt;/keyword&gt;&lt;keyword&gt;Meningitis, Bacterial/*microbiology&lt;/keyword&gt;&lt;keyword&gt;Milk/microbiology&lt;/keyword&gt;&lt;keyword&gt;Peripheral Nervous System Diseases/*microbiology&lt;/keyword&gt;&lt;/keywords&gt;&lt;dates&gt;&lt;year&gt;1997&lt;/year&gt;&lt;pub-dates&gt;&lt;date&gt;Nov&lt;/date&gt;&lt;/pub-dates&gt;&lt;/dates&gt;&lt;isbn&gt;0012-1622 (Print)&amp;#xD;0012-1622&lt;/isbn&gt;&lt;accession-num&gt;9393891&lt;/accession-num&gt;&lt;urls&gt;&lt;/urls&gt;&lt;custom1&gt;381&lt;/custom1&gt;&lt;electronic-resource-num&gt;10.1111/j.1469-8749.1997.tb07379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81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8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hoshan&lt;/Author&gt;&lt;Year&gt;1996&lt;/Year&gt;&lt;RecNum&gt;384&lt;/RecNum&gt;&lt;DisplayText&gt;(114)&lt;/DisplayText&gt;&lt;record&gt;&lt;rec-number&gt;384&lt;/rec-number&gt;&lt;foreign-keys&gt;&lt;key app="EN" db-id="e292sw52gp0vsrev2pp59ptftf9zsrrxrasr" timestamp="1611228332"&gt;384&lt;/key&gt;&lt;/foreign-keys&gt;&lt;ref-type name="Journal Article"&gt;17&lt;/ref-type&gt;&lt;contributors&gt;&lt;authors&gt;&lt;author&gt;Shoshan, Y.&lt;/author&gt;&lt;author&gt;Maayan, S.&lt;/author&gt;&lt;author&gt;Gomori, M. J.&lt;/author&gt;&lt;author&gt;Israel, Z.&lt;/author&gt;&lt;/authors&gt;&lt;/contributors&gt;&lt;auth-address&gt;Department of Neurosurgery, Microbiology, and Radiology, Hadassah Hospital, Jerusalem, Israel.&lt;/auth-address&gt;&lt;titles&gt;&lt;title&gt;Chronic subdural empyema: a new presentation of neurobrucellosis&lt;/title&gt;&lt;secondary-title&gt;Clin Infect Dis&lt;/secondary-title&gt;&lt;/titles&gt;&lt;periodical&gt;&lt;full-title&gt;Clin Infect Dis&lt;/full-title&gt;&lt;/periodical&gt;&lt;pages&gt;400-1&lt;/pages&gt;&lt;volume&gt;23&lt;/volume&gt;&lt;number&gt;2&lt;/number&gt;&lt;edition&gt;1996/08/01&lt;/edition&gt;&lt;keywords&gt;&lt;keyword&gt;Antibodies, Bacterial/*blood&lt;/keyword&gt;&lt;keyword&gt;Brucella melitensis/immunology/*isolation &amp;amp; purification&lt;/keyword&gt;&lt;keyword&gt;Brucellosis/drug therapy/immunology/*microbiology/pathology&lt;/keyword&gt;&lt;keyword&gt;Child&lt;/keyword&gt;&lt;keyword&gt;Chronic Disease&lt;/keyword&gt;&lt;keyword&gt;Empyema, Subdural/drug therapy/immunology/*microbiology/pathology&lt;/keyword&gt;&lt;keyword&gt;Female&lt;/keyword&gt;&lt;keyword&gt;Follow-Up Studies&lt;/keyword&gt;&lt;keyword&gt;Humans&lt;/keyword&gt;&lt;keyword&gt;Magnetic Resonance Imaging&lt;/keyword&gt;&lt;keyword&gt;Neurologic Examination&lt;/keyword&gt;&lt;/keywords&gt;&lt;dates&gt;&lt;year&gt;1996&lt;/year&gt;&lt;pub-dates&gt;&lt;date&gt;Aug&lt;/date&gt;&lt;/pub-dates&gt;&lt;/dates&gt;&lt;isbn&gt;1058-4838 (Print)&amp;#xD;1058-4838&lt;/isbn&gt;&lt;accession-num&gt;8842288&lt;/accession-num&gt;&lt;urls&gt;&lt;/urls&gt;&lt;custom1&gt;385&lt;/custom1&gt;&lt;electronic-resource-num&gt;10.1093/clinids/23.2.40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8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8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Estevão&lt;/Author&gt;&lt;Year&gt;1995&lt;/Year&gt;&lt;RecNum&gt;396&lt;/RecNum&gt;&lt;DisplayText&gt;(115)&lt;/DisplayText&gt;&lt;record&gt;&lt;rec-number&gt;396&lt;/rec-number&gt;&lt;foreign-keys&gt;&lt;key app="EN" db-id="e292sw52gp0vsrev2pp59ptftf9zsrrxrasr" timestamp="1611228332"&gt;396&lt;/key&gt;&lt;/foreign-keys&gt;&lt;ref-type name="Journal Article"&gt;17&lt;/ref-type&gt;&lt;contributors&gt;&lt;authors&gt;&lt;author&gt;Estevão, M. H.&lt;/author&gt;&lt;author&gt;Barosa, L. M.&lt;/author&gt;&lt;author&gt;Matos, L. M.&lt;/author&gt;&lt;author&gt;Barroso, A. A.&lt;/author&gt;&lt;author&gt;da Mota, H. C.&lt;/author&gt;&lt;/authors&gt;&lt;/contributors&gt;&lt;auth-address&gt;Hospital Pediátrico de Coimbra, Portugal.&lt;/auth-address&gt;&lt;titles&gt;&lt;title&gt;Neurobrucellosis in children&lt;/title&gt;&lt;secondary-title&gt;Eur J Pediatr&lt;/secondary-title&gt;&lt;/titles&gt;&lt;periodical&gt;&lt;full-title&gt;Eur J Pediatr&lt;/full-title&gt;&lt;/periodical&gt;&lt;pages&gt;120-2&lt;/pages&gt;&lt;volume&gt;154&lt;/volume&gt;&lt;number&gt;2&lt;/number&gt;&lt;edition&gt;1995/02/01&lt;/edition&gt;&lt;keywords&gt;&lt;keyword&gt;Brucellosis/*diagnosis/drug therapy&lt;/keyword&gt;&lt;keyword&gt;Child&lt;/keyword&gt;&lt;keyword&gt;Doxycycline/therapeutic use&lt;/keyword&gt;&lt;keyword&gt;Humans&lt;/keyword&gt;&lt;keyword&gt;Male&lt;/keyword&gt;&lt;keyword&gt;Meningoencephalitis/*diagnosis/drug therapy&lt;/keyword&gt;&lt;keyword&gt;Rifampin/therapeutic use&lt;/keyword&gt;&lt;keyword&gt;Streptomycin/therapeutic use&lt;/keyword&gt;&lt;/keywords&gt;&lt;dates&gt;&lt;year&gt;1995&lt;/year&gt;&lt;pub-dates&gt;&lt;date&gt;Feb&lt;/date&gt;&lt;/pub-dates&gt;&lt;/dates&gt;&lt;isbn&gt;0340-6199 (Print)&amp;#xD;0340-6199&lt;/isbn&gt;&lt;accession-num&gt;7720739&lt;/accession-num&gt;&lt;urls&gt;&lt;/urls&gt;&lt;custom1&gt;393&lt;/custom1&gt;&lt;electronic-resource-num&gt;10.1007/bf019919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9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9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Estevão&lt;/Author&gt;&lt;Year&gt;1995&lt;/Year&gt;&lt;RecNum&gt;396&lt;/RecNum&gt;&lt;DisplayText&gt;(115)&lt;/DisplayText&gt;&lt;record&gt;&lt;rec-number&gt;396&lt;/rec-number&gt;&lt;foreign-keys&gt;&lt;key app="EN" db-id="e292sw52gp0vsrev2pp59ptftf9zsrrxrasr" timestamp="1611228332"&gt;396&lt;/key&gt;&lt;/foreign-keys&gt;&lt;ref-type name="Journal Article"&gt;17&lt;/ref-type&gt;&lt;contributors&gt;&lt;authors&gt;&lt;author&gt;Estevão, M. H.&lt;/author&gt;&lt;author&gt;Barosa, L. M.&lt;/author&gt;&lt;author&gt;Matos, L. M.&lt;/author&gt;&lt;author&gt;Barroso, A. A.&lt;/author&gt;&lt;author&gt;da Mota, H. C.&lt;/author&gt;&lt;/authors&gt;&lt;/contributors&gt;&lt;auth-address&gt;Hospital Pediátrico de Coimbra, Portugal.&lt;/auth-address&gt;&lt;titles&gt;&lt;title&gt;Neurobrucellosis in children&lt;/title&gt;&lt;secondary-title&gt;Eur J Pediatr&lt;/secondary-title&gt;&lt;/titles&gt;&lt;periodical&gt;&lt;full-title&gt;Eur J Pediatr&lt;/full-title&gt;&lt;/periodical&gt;&lt;pages&gt;120-2&lt;/pages&gt;&lt;volume&gt;154&lt;/volume&gt;&lt;number&gt;2&lt;/number&gt;&lt;edition&gt;1995/02/01&lt;/edition&gt;&lt;keywords&gt;&lt;keyword&gt;Brucellosis/*diagnosis/drug therapy&lt;/keyword&gt;&lt;keyword&gt;Child&lt;/keyword&gt;&lt;keyword&gt;Doxycycline/therapeutic use&lt;/keyword&gt;&lt;keyword&gt;Humans&lt;/keyword&gt;&lt;keyword&gt;Male&lt;/keyword&gt;&lt;keyword&gt;Meningoencephalitis/*diagnosis/drug therapy&lt;/keyword&gt;&lt;keyword&gt;Rifampin/therapeutic use&lt;/keyword&gt;&lt;keyword&gt;Streptomycin/therapeutic use&lt;/keyword&gt;&lt;/keywords&gt;&lt;dates&gt;&lt;year&gt;1995&lt;/year&gt;&lt;pub-dates&gt;&lt;date&gt;Feb&lt;/date&gt;&lt;/pub-dates&gt;&lt;/dates&gt;&lt;isbn&gt;0340-6199 (Print)&amp;#xD;0340-6199&lt;/isbn&gt;&lt;accession-num&gt;7720739&lt;/accession-num&gt;&lt;urls&gt;&lt;/urls&gt;&lt;custom1&gt;393&lt;/custom1&gt;&lt;electronic-resource-num&gt;10.1007/bf019919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93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9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Eissa&lt;/Author&gt;&lt;Year&gt;1995&lt;/Year&gt;&lt;RecNum&gt;397&lt;/RecNum&gt;&lt;DisplayText&gt;(116)&lt;/DisplayText&gt;&lt;record&gt;&lt;rec-number&gt;397&lt;/rec-number&gt;&lt;foreign-keys&gt;&lt;key app="EN" db-id="e292sw52gp0vsrev2pp59ptftf9zsrrxrasr" timestamp="1611228332"&gt;397&lt;/key&gt;&lt;/foreign-keys&gt;&lt;ref-type name="Journal Article"&gt;17&lt;/ref-type&gt;&lt;contributors&gt;&lt;authors&gt;&lt;author&gt;al-Eissa, Y. A.&lt;/author&gt;&lt;/authors&gt;&lt;/contributors&gt;&lt;auth-address&gt;Department of Pediatrics, King Khalid University Hospital, College of Medicine, King Saud University, Riyadh, Saudi Arabia.&lt;/auth-address&gt;&lt;titles&gt;&lt;title&gt;Clinical and therapeutic features of childhood neurobrucellosis&lt;/title&gt;&lt;secondary-title&gt;Scand J Infect Dis&lt;/secondary-title&gt;&lt;/titles&gt;&lt;periodical&gt;&lt;full-title&gt;Scand J Infect Dis&lt;/full-title&gt;&lt;/periodical&gt;&lt;pages&gt;339-43&lt;/pages&gt;&lt;volume&gt;27&lt;/volume&gt;&lt;number&gt;4&lt;/number&gt;&lt;edition&gt;1995/01/01&lt;/edition&gt;&lt;keywords&gt;&lt;keyword&gt;Anti-Bacterial Agents&lt;/keyword&gt;&lt;keyword&gt;Brucella/isolation &amp;amp; purification&lt;/keyword&gt;&lt;keyword&gt;Brucellosis/cerebrospinal fluid/*diagnosis/drug therapy/physiopathology&lt;/keyword&gt;&lt;keyword&gt;Cerebellar Ataxia/cerebrospinal fluid/diagnosis/drug therapy/*microbiology&lt;/keyword&gt;&lt;keyword&gt;Child&lt;/keyword&gt;&lt;keyword&gt;Child, Preschool&lt;/keyword&gt;&lt;keyword&gt;Diagnosis, Differential&lt;/keyword&gt;&lt;keyword&gt;Drug Therapy, Combination/therapeutic use&lt;/keyword&gt;&lt;keyword&gt;Female&lt;/keyword&gt;&lt;keyword&gt;Humans&lt;/keyword&gt;&lt;keyword&gt;Male&lt;/keyword&gt;&lt;keyword&gt;Meningitis, Bacterial/cerebrospinal fluid/*diagnosis/drug therapy/physiopathology&lt;/keyword&gt;&lt;keyword&gt;Meningoencephalitis/cerebrospinal fluid/*diagnosis/drug therapy/physiopathology&lt;/keyword&gt;&lt;/keywords&gt;&lt;dates&gt;&lt;year&gt;1995&lt;/year&gt;&lt;/dates&gt;&lt;isbn&gt;0036-5548 (Print)&amp;#xD;0036-5548&lt;/isbn&gt;&lt;accession-num&gt;8658066&lt;/accession-num&gt;&lt;urls&gt;&lt;/urls&gt;&lt;custom1&gt;396&lt;/custom1&gt;&lt;electronic-resource-num&gt;10.3109/0036554950903272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9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9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Eissa&lt;/Author&gt;&lt;Year&gt;1995&lt;/Year&gt;&lt;RecNum&gt;397&lt;/RecNum&gt;&lt;DisplayText&gt;(116)&lt;/DisplayText&gt;&lt;record&gt;&lt;rec-number&gt;397&lt;/rec-number&gt;&lt;foreign-keys&gt;&lt;key app="EN" db-id="e292sw52gp0vsrev2pp59ptftf9zsrrxrasr" timestamp="1611228332"&gt;397&lt;/key&gt;&lt;/foreign-keys&gt;&lt;ref-type name="Journal Article"&gt;17&lt;/ref-type&gt;&lt;contributors&gt;&lt;authors&gt;&lt;author&gt;al-Eissa, Y. A.&lt;/author&gt;&lt;/authors&gt;&lt;/contributors&gt;&lt;auth-address&gt;Department of Pediatrics, King Khalid University Hospital, College of Medicine, King Saud University, Riyadh, Saudi Arabia.&lt;/auth-address&gt;&lt;titles&gt;&lt;title&gt;Clinical and therapeutic features of childhood neurobrucellosis&lt;/title&gt;&lt;secondary-title&gt;Scand J Infect Dis&lt;/secondary-title&gt;&lt;/titles&gt;&lt;periodical&gt;&lt;full-title&gt;Scand J Infect Dis&lt;/full-title&gt;&lt;/periodical&gt;&lt;pages&gt;339-43&lt;/pages&gt;&lt;volume&gt;27&lt;/volume&gt;&lt;number&gt;4&lt;/number&gt;&lt;edition&gt;1995/01/01&lt;/edition&gt;&lt;keywords&gt;&lt;keyword&gt;Anti-Bacterial Agents&lt;/keyword&gt;&lt;keyword&gt;Brucella/isolation &amp;amp; purification&lt;/keyword&gt;&lt;keyword&gt;Brucellosis/cerebrospinal fluid/*diagnosis/drug therapy/physiopathology&lt;/keyword&gt;&lt;keyword&gt;Cerebellar Ataxia/cerebrospinal fluid/diagnosis/drug therapy/*microbiology&lt;/keyword&gt;&lt;keyword&gt;Child&lt;/keyword&gt;&lt;keyword&gt;Child, Preschool&lt;/keyword&gt;&lt;keyword&gt;Diagnosis, Differential&lt;/keyword&gt;&lt;keyword&gt;Drug Therapy, Combination/therapeutic use&lt;/keyword&gt;&lt;keyword&gt;Female&lt;/keyword&gt;&lt;keyword&gt;Humans&lt;/keyword&gt;&lt;keyword&gt;Male&lt;/keyword&gt;&lt;keyword&gt;Meningitis, Bacterial/cerebrospinal fluid/*diagnosis/drug therapy/physiopathology&lt;/keyword&gt;&lt;keyword&gt;Meningoencephalitis/cerebrospinal fluid/*diagnosis/drug therapy/physiopathology&lt;/keyword&gt;&lt;/keywords&gt;&lt;dates&gt;&lt;year&gt;1995&lt;/year&gt;&lt;/dates&gt;&lt;isbn&gt;0036-5548 (Print)&amp;#xD;0036-5548&lt;/isbn&gt;&lt;accession-num&gt;8658066&lt;/accession-num&gt;&lt;urls&gt;&lt;/urls&gt;&lt;custom1&gt;396&lt;/custom1&gt;&lt;electronic-resource-num&gt;10.3109/0036554950903272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96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9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Eissa&lt;/Author&gt;&lt;Year&gt;1995&lt;/Year&gt;&lt;RecNum&gt;397&lt;/RecNum&gt;&lt;DisplayText&gt;(116)&lt;/DisplayText&gt;&lt;record&gt;&lt;rec-number&gt;397&lt;/rec-number&gt;&lt;foreign-keys&gt;&lt;key app="EN" db-id="e292sw52gp0vsrev2pp59ptftf9zsrrxrasr" timestamp="1611228332"&gt;397&lt;/key&gt;&lt;/foreign-keys&gt;&lt;ref-type name="Journal Article"&gt;17&lt;/ref-type&gt;&lt;contributors&gt;&lt;authors&gt;&lt;author&gt;al-Eissa, Y. A.&lt;/author&gt;&lt;/authors&gt;&lt;/contributors&gt;&lt;auth-address&gt;Department of Pediatrics, King Khalid University Hospital, College of Medicine, King Saud University, Riyadh, Saudi Arabia.&lt;/auth-address&gt;&lt;titles&gt;&lt;title&gt;Clinical and therapeutic features of childhood neurobrucellosis&lt;/title&gt;&lt;secondary-title&gt;Scand J Infect Dis&lt;/secondary-title&gt;&lt;/titles&gt;&lt;periodical&gt;&lt;full-title&gt;Scand J Infect Dis&lt;/full-title&gt;&lt;/periodical&gt;&lt;pages&gt;339-43&lt;/pages&gt;&lt;volume&gt;27&lt;/volume&gt;&lt;number&gt;4&lt;/number&gt;&lt;edition&gt;1995/01/01&lt;/edition&gt;&lt;keywords&gt;&lt;keyword&gt;Anti-Bacterial Agents&lt;/keyword&gt;&lt;keyword&gt;Brucella/isolation &amp;amp; purification&lt;/keyword&gt;&lt;keyword&gt;Brucellosis/cerebrospinal fluid/*diagnosis/drug therapy/physiopathology&lt;/keyword&gt;&lt;keyword&gt;Cerebellar Ataxia/cerebrospinal fluid/diagnosis/drug therapy/*microbiology&lt;/keyword&gt;&lt;keyword&gt;Child&lt;/keyword&gt;&lt;keyword&gt;Child, Preschool&lt;/keyword&gt;&lt;keyword&gt;Diagnosis, Differential&lt;/keyword&gt;&lt;keyword&gt;Drug Therapy, Combination/therapeutic use&lt;/keyword&gt;&lt;keyword&gt;Female&lt;/keyword&gt;&lt;keyword&gt;Humans&lt;/keyword&gt;&lt;keyword&gt;Male&lt;/keyword&gt;&lt;keyword&gt;Meningitis, Bacterial/cerebrospinal fluid/*diagnosis/drug therapy/physiopathology&lt;/keyword&gt;&lt;keyword&gt;Meningoencephalitis/cerebrospinal fluid/*diagnosis/drug therapy/physiopathology&lt;/keyword&gt;&lt;/keywords&gt;&lt;dates&gt;&lt;year&gt;1995&lt;/year&gt;&lt;/dates&gt;&lt;isbn&gt;0036-5548 (Print)&amp;#xD;0036-5548&lt;/isbn&gt;&lt;accession-num&gt;8658066&lt;/accession-num&gt;&lt;urls&gt;&lt;/urls&gt;&lt;custom1&gt;396&lt;/custom1&gt;&lt;electronic-resource-num&gt;10.3109/0036554950903272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96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9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Eissa&lt;/Author&gt;&lt;Year&gt;1995&lt;/Year&gt;&lt;RecNum&gt;397&lt;/RecNum&gt;&lt;DisplayText&gt;(116)&lt;/DisplayText&gt;&lt;record&gt;&lt;rec-number&gt;397&lt;/rec-number&gt;&lt;foreign-keys&gt;&lt;key app="EN" db-id="e292sw52gp0vsrev2pp59ptftf9zsrrxrasr" timestamp="1611228332"&gt;397&lt;/key&gt;&lt;/foreign-keys&gt;&lt;ref-type name="Journal Article"&gt;17&lt;/ref-type&gt;&lt;contributors&gt;&lt;authors&gt;&lt;author&gt;al-Eissa, Y. A.&lt;/author&gt;&lt;/authors&gt;&lt;/contributors&gt;&lt;auth-address&gt;Department of Pediatrics, King Khalid University Hospital, College of Medicine, King Saud University, Riyadh, Saudi Arabia.&lt;/auth-address&gt;&lt;titles&gt;&lt;title&gt;Clinical and therapeutic features of childhood neurobrucellosis&lt;/title&gt;&lt;secondary-title&gt;Scand J Infect Dis&lt;/secondary-title&gt;&lt;/titles&gt;&lt;periodical&gt;&lt;full-title&gt;Scand J Infect Dis&lt;/full-title&gt;&lt;/periodical&gt;&lt;pages&gt;339-43&lt;/pages&gt;&lt;volume&gt;27&lt;/volume&gt;&lt;number&gt;4&lt;/number&gt;&lt;edition&gt;1995/01/01&lt;/edition&gt;&lt;keywords&gt;&lt;keyword&gt;Anti-Bacterial Agents&lt;/keyword&gt;&lt;keyword&gt;Brucella/isolation &amp;amp; purification&lt;/keyword&gt;&lt;keyword&gt;Brucellosis/cerebrospinal fluid/*diagnosis/drug therapy/physiopathology&lt;/keyword&gt;&lt;keyword&gt;Cerebellar Ataxia/cerebrospinal fluid/diagnosis/drug therapy/*microbiology&lt;/keyword&gt;&lt;keyword&gt;Child&lt;/keyword&gt;&lt;keyword&gt;Child, Preschool&lt;/keyword&gt;&lt;keyword&gt;Diagnosis, Differential&lt;/keyword&gt;&lt;keyword&gt;Drug Therapy, Combination/therapeutic use&lt;/keyword&gt;&lt;keyword&gt;Female&lt;/keyword&gt;&lt;keyword&gt;Humans&lt;/keyword&gt;&lt;keyword&gt;Male&lt;/keyword&gt;&lt;keyword&gt;Meningitis, Bacterial/cerebrospinal fluid/*diagnosis/drug therapy/physiopathology&lt;/keyword&gt;&lt;keyword&gt;Meningoencephalitis/cerebrospinal fluid/*diagnosis/drug therapy/physiopathology&lt;/keyword&gt;&lt;/keywords&gt;&lt;dates&gt;&lt;year&gt;1995&lt;/year&gt;&lt;/dates&gt;&lt;isbn&gt;0036-5548 (Print)&amp;#xD;0036-5548&lt;/isbn&gt;&lt;accession-num&gt;8658066&lt;/accession-num&gt;&lt;urls&gt;&lt;/urls&gt;&lt;custom1&gt;396&lt;/custom1&gt;&lt;electronic-resource-num&gt;10.3109/0036554950903272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96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9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2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Eissa&lt;/Author&gt;&lt;Year&gt;1995&lt;/Year&gt;&lt;RecNum&gt;397&lt;/RecNum&gt;&lt;DisplayText&gt;(116)&lt;/DisplayText&gt;&lt;record&gt;&lt;rec-number&gt;397&lt;/rec-number&gt;&lt;foreign-keys&gt;&lt;key app="EN" db-id="e292sw52gp0vsrev2pp59ptftf9zsrrxrasr" timestamp="1611228332"&gt;397&lt;/key&gt;&lt;/foreign-keys&gt;&lt;ref-type name="Journal Article"&gt;17&lt;/ref-type&gt;&lt;contributors&gt;&lt;authors&gt;&lt;author&gt;al-Eissa, Y. A.&lt;/author&gt;&lt;/authors&gt;&lt;/contributors&gt;&lt;auth-address&gt;Department of Pediatrics, King Khalid University Hospital, College of Medicine, King Saud University, Riyadh, Saudi Arabia.&lt;/auth-address&gt;&lt;titles&gt;&lt;title&gt;Clinical and therapeutic features of childhood neurobrucellosis&lt;/title&gt;&lt;secondary-title&gt;Scand J Infect Dis&lt;/secondary-title&gt;&lt;/titles&gt;&lt;periodical&gt;&lt;full-title&gt;Scand J Infect Dis&lt;/full-title&gt;&lt;/periodical&gt;&lt;pages&gt;339-43&lt;/pages&gt;&lt;volume&gt;27&lt;/volume&gt;&lt;number&gt;4&lt;/number&gt;&lt;edition&gt;1995/01/01&lt;/edition&gt;&lt;keywords&gt;&lt;keyword&gt;Anti-Bacterial Agents&lt;/keyword&gt;&lt;keyword&gt;Brucella/isolation &amp;amp; purification&lt;/keyword&gt;&lt;keyword&gt;Brucellosis/cerebrospinal fluid/*diagnosis/drug therapy/physiopathology&lt;/keyword&gt;&lt;keyword&gt;Cerebellar Ataxia/cerebrospinal fluid/diagnosis/drug therapy/*microbiology&lt;/keyword&gt;&lt;keyword&gt;Child&lt;/keyword&gt;&lt;keyword&gt;Child, Preschool&lt;/keyword&gt;&lt;keyword&gt;Diagnosis, Differential&lt;/keyword&gt;&lt;keyword&gt;Drug Therapy, Combination/therapeutic use&lt;/keyword&gt;&lt;keyword&gt;Female&lt;/keyword&gt;&lt;keyword&gt;Humans&lt;/keyword&gt;&lt;keyword&gt;Male&lt;/keyword&gt;&lt;keyword&gt;Meningitis, Bacterial/cerebrospinal fluid/*diagnosis/drug therapy/physiopathology&lt;/keyword&gt;&lt;keyword&gt;Meningoencephalitis/cerebrospinal fluid/*diagnosis/drug therapy/physiopathology&lt;/keyword&gt;&lt;/keywords&gt;&lt;dates&gt;&lt;year&gt;1995&lt;/year&gt;&lt;/dates&gt;&lt;isbn&gt;0036-5548 (Print)&amp;#xD;0036-5548&lt;/isbn&gt;&lt;accession-num&gt;8658066&lt;/accession-num&gt;&lt;urls&gt;&lt;/urls&gt;&lt;custom1&gt;396&lt;/custom1&gt;&lt;electronic-resource-num&gt;10.3109/0036554950903272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396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39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Yaşar Anlar&lt;/Author&gt;&lt;Year&gt;1994&lt;/Year&gt;&lt;RecNum&gt;402&lt;/RecNum&gt;&lt;DisplayText&gt;(117)&lt;/DisplayText&gt;&lt;record&gt;&lt;rec-number&gt;402&lt;/rec-number&gt;&lt;foreign-keys&gt;&lt;key app="EN" db-id="e292sw52gp0vsrev2pp59ptftf9zsrrxrasr" timestamp="1611228332"&gt;402&lt;/key&gt;&lt;/foreign-keys&gt;&lt;ref-type name="Journal Article"&gt;17&lt;/ref-type&gt;&lt;contributors&gt;&lt;authors&gt;&lt;author&gt;Yaşar Anlar, F.&lt;/author&gt;&lt;author&gt;Yalçin, S.&lt;/author&gt;&lt;author&gt;Seçmeer, G.&lt;/author&gt;&lt;/authors&gt;&lt;/contributors&gt;&lt;auth-address&gt;Department of Pediatrics, Hacettepe University, Ankara, Turkey.&lt;/auth-address&gt;&lt;titles&gt;&lt;title&gt;Persistent hypoglycorrhachia in neurobrucellosis&lt;/title&gt;&lt;secondary-title&gt;Pediatr Infect Dis J&lt;/secondary-title&gt;&lt;/titles&gt;&lt;periodical&gt;&lt;full-title&gt;Pediatr Infect Dis J&lt;/full-title&gt;&lt;/periodical&gt;&lt;pages&gt;747-8&lt;/pages&gt;&lt;volume&gt;13&lt;/volume&gt;&lt;number&gt;8&lt;/number&gt;&lt;edition&gt;1994/08/01&lt;/edition&gt;&lt;keywords&gt;&lt;keyword&gt;Antibodies, Bacterial/blood&lt;/keyword&gt;&lt;keyword&gt;Brucellosis/*cerebrospinal fluid/complications/drug therapy&lt;/keyword&gt;&lt;keyword&gt;Child&lt;/keyword&gt;&lt;keyword&gt;Cranial Nerve Diseases/*cerebrospinal fluid/*microbiology&lt;/keyword&gt;&lt;keyword&gt;Glucose/*cerebrospinal fluid&lt;/keyword&gt;&lt;keyword&gt;Humans&lt;/keyword&gt;&lt;keyword&gt;Male&lt;/keyword&gt;&lt;keyword&gt;Meningitis/*cerebrospinal fluid/*microbiology&lt;/keyword&gt;&lt;/keywords&gt;&lt;dates&gt;&lt;year&gt;1994&lt;/year&gt;&lt;pub-dates&gt;&lt;date&gt;Aug&lt;/date&gt;&lt;/pub-dates&gt;&lt;/dates&gt;&lt;isbn&gt;0891-3668 (Print)&amp;#xD;0891-3668&lt;/isbn&gt;&lt;accession-num&gt;7970980&lt;/accession-num&gt;&lt;urls&gt;&lt;/urls&gt;&lt;custom1&gt;399&lt;/custom1&gt;&lt;electronic-resource-num&gt;10.1097/00006454-199408000-000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39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39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Santini&lt;/Author&gt;&lt;Year&gt;1994&lt;/Year&gt;&lt;RecNum&gt;400&lt;/RecNum&gt;&lt;DisplayText&gt;(118)&lt;/DisplayText&gt;&lt;record&gt;&lt;rec-number&gt;400&lt;/rec-number&gt;&lt;foreign-keys&gt;&lt;key app="EN" db-id="e292sw52gp0vsrev2pp59ptftf9zsrrxrasr" timestamp="1611228332"&gt;400&lt;/key&gt;&lt;/foreign-keys&gt;&lt;ref-type name="Journal Article"&gt;17&lt;/ref-type&gt;&lt;contributors&gt;&lt;authors&gt;&lt;author&gt;Santini, C.&lt;/author&gt;&lt;author&gt;Baiocchi, P.&lt;/author&gt;&lt;author&gt;Berardelli, A.&lt;/author&gt;&lt;author&gt;Venditti, M.&lt;/author&gt;&lt;author&gt;Serra, P.&lt;/author&gt;&lt;/authors&gt;&lt;/contributors&gt;&lt;titles&gt;&lt;title&gt;A case of brain abscess due to Brucella melitensis&lt;/title&gt;&lt;secondary-title&gt;Clin Infect Dis&lt;/secondary-title&gt;&lt;/titles&gt;&lt;periodical&gt;&lt;full-title&gt;Clin Infect Dis&lt;/full-title&gt;&lt;/periodical&gt;&lt;pages&gt;977-8&lt;/pages&gt;&lt;volume&gt;19&lt;/volume&gt;&lt;number&gt;5&lt;/number&gt;&lt;edition&gt;1994/11/01&lt;/edition&gt;&lt;keywords&gt;&lt;keyword&gt;Adult&lt;/keyword&gt;&lt;keyword&gt;Brain Abscess/drug therapy/*etiology&lt;/keyword&gt;&lt;keyword&gt;Brucella melitensis/*isolation &amp;amp; purification&lt;/keyword&gt;&lt;keyword&gt;Brucellosis/drug therapy/*etiology&lt;/keyword&gt;&lt;keyword&gt;Female&lt;/keyword&gt;&lt;keyword&gt;Humans&lt;/keyword&gt;&lt;/keywords&gt;&lt;dates&gt;&lt;year&gt;1994&lt;/year&gt;&lt;pub-dates&gt;&lt;date&gt;Nov&lt;/date&gt;&lt;/pub-dates&gt;&lt;/dates&gt;&lt;isbn&gt;1058-4838 (Print)&amp;#xD;1058-4838&lt;/isbn&gt;&lt;accession-num&gt;7893897&lt;/accession-num&gt;&lt;urls&gt;&lt;/urls&gt;&lt;custom1&gt;400&lt;/custom1&gt;&lt;electronic-resource-num&gt;10.1093/clinids/19.5.97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0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0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homas&lt;/Author&gt;&lt;Year&gt;1993&lt;/Year&gt;&lt;RecNum&gt;405&lt;/RecNum&gt;&lt;DisplayText&gt;(119)&lt;/DisplayText&gt;&lt;record&gt;&lt;rec-number&gt;405&lt;/rec-number&gt;&lt;foreign-keys&gt;&lt;key app="EN" db-id="e292sw52gp0vsrev2pp59ptftf9zsrrxrasr" timestamp="1611228332"&gt;405&lt;/key&gt;&lt;/foreign-keys&gt;&lt;ref-type name="Journal Article"&gt;17&lt;/ref-type&gt;&lt;contributors&gt;&lt;authors&gt;&lt;author&gt;Thomas, R.&lt;/author&gt;&lt;author&gt;Kameswaran, M.&lt;/author&gt;&lt;author&gt;Murugan, V.&lt;/author&gt;&lt;author&gt;Okafor, B. C.&lt;/author&gt;&lt;/authors&gt;&lt;/contributors&gt;&lt;auth-address&gt;Department of Otolaryngology, Assir Central Hospital, Abha and King Saud University, Saudi Arabia.&lt;/auth-address&gt;&lt;titles&gt;&lt;title&gt;Sensorineural hearing loss in neurobrucellosis&lt;/title&gt;&lt;secondary-title&gt;J Laryngol Otol&lt;/secondary-title&gt;&lt;/titles&gt;&lt;periodical&gt;&lt;full-title&gt;J Laryngol Otol&lt;/full-title&gt;&lt;/periodical&gt;&lt;pages&gt;1034-6&lt;/pages&gt;&lt;volume&gt;107&lt;/volume&gt;&lt;number&gt;11&lt;/number&gt;&lt;edition&gt;1993/11/01&lt;/edition&gt;&lt;keywords&gt;&lt;keyword&gt;Adult&lt;/keyword&gt;&lt;keyword&gt;Brucella melitensis/*isolation &amp;amp; purification&lt;/keyword&gt;&lt;keyword&gt;Brucellosis/*complications/microbiology&lt;/keyword&gt;&lt;keyword&gt;Hearing/physiology&lt;/keyword&gt;&lt;keyword&gt;Hearing Loss, Sensorineural/*etiology/physiopathology&lt;/keyword&gt;&lt;keyword&gt;Humans&lt;/keyword&gt;&lt;keyword&gt;Male&lt;/keyword&gt;&lt;/keywords&gt;&lt;dates&gt;&lt;year&gt;1993&lt;/year&gt;&lt;pub-dates&gt;&lt;date&gt;Nov&lt;/date&gt;&lt;/pub-dates&gt;&lt;/dates&gt;&lt;isbn&gt;0022-2151 (Print)&amp;#xD;0022-2151&lt;/isbn&gt;&lt;accession-num&gt;8288975&lt;/accession-num&gt;&lt;urls&gt;&lt;/urls&gt;&lt;custom1&gt;405&lt;/custom1&gt;&lt;electronic-resource-num&gt;10.1017/s002221510012519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1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0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0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Eissa&lt;/Author&gt;&lt;Year&gt;1993&lt;/Year&gt;&lt;RecNum&gt;408&lt;/RecNum&gt;&lt;DisplayText&gt;(120)&lt;/DisplayText&gt;&lt;record&gt;&lt;rec-number&gt;408&lt;/rec-number&gt;&lt;foreign-keys&gt;&lt;key app="EN" db-id="e292sw52gp0vsrev2pp59ptftf9zsrrxrasr" timestamp="1611228332"&gt;408&lt;/key&gt;&lt;/foreign-keys&gt;&lt;ref-type name="Journal Article"&gt;17&lt;/ref-type&gt;&lt;contributors&gt;&lt;authors&gt;&lt;author&gt;al-Eissa, Y. A.&lt;/author&gt;&lt;/authors&gt;&lt;/contributors&gt;&lt;auth-address&gt;Department of Paediatrics, King Khalid University Hospital, King Saud University, Riyadh, Saudi Arabia.&lt;/auth-address&gt;&lt;titles&gt;&lt;title&gt;Unusual suppurative complications of brucellosis in children&lt;/title&gt;&lt;secondary-title&gt;Acta Paediatr&lt;/secondary-title&gt;&lt;/titles&gt;&lt;periodical&gt;&lt;full-title&gt;Acta Paediatr&lt;/full-title&gt;&lt;/periodical&gt;&lt;pages&gt;987-92&lt;/pages&gt;&lt;volume&gt;82&lt;/volume&gt;&lt;number&gt;11&lt;/number&gt;&lt;edition&gt;1993/11/01&lt;/edition&gt;&lt;keywords&gt;&lt;keyword&gt;Bone Diseases/diagnosis/*microbiology/therapy&lt;/keyword&gt;&lt;keyword&gt;Brain Abscess/diagnosis/*microbiology/therapy&lt;/keyword&gt;&lt;keyword&gt;*Brucella melitensis&lt;/keyword&gt;&lt;keyword&gt;Brucellosis/*complications/diagnosis/therapy&lt;/keyword&gt;&lt;keyword&gt;Child&lt;/keyword&gt;&lt;keyword&gt;Child, Preschool&lt;/keyword&gt;&lt;keyword&gt;Humans&lt;/keyword&gt;&lt;keyword&gt;Lung Diseases/diagnosis/*microbiology/therapy&lt;/keyword&gt;&lt;keyword&gt;Male&lt;/keyword&gt;&lt;keyword&gt;Suppuration&lt;/keyword&gt;&lt;keyword&gt;*Tibia&lt;/keyword&gt;&lt;keyword&gt;Tomography, X-Ray Computed&lt;/keyword&gt;&lt;/keywords&gt;&lt;dates&gt;&lt;year&gt;1993&lt;/year&gt;&lt;pub-dates&gt;&lt;date&gt;Nov&lt;/date&gt;&lt;/pub-dates&gt;&lt;/dates&gt;&lt;isbn&gt;0803-5253 (Print)&amp;#xD;0803-5253&lt;/isbn&gt;&lt;accession-num&gt;8111184&lt;/accession-num&gt;&lt;urls&gt;&lt;/urls&gt;&lt;custom1&gt;409&lt;/custom1&gt;&lt;electronic-resource-num&gt;10.1111/j.1651-2227.1993.tb12617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0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0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0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0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0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3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0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0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0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09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10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1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1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  <w:t xml:space="preserve"> </w:t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13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14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8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15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49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16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0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1317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cLean&lt;/Author&gt;&lt;Year&gt;1992&lt;/Year&gt;&lt;RecNum&gt;415&lt;/RecNum&gt;&lt;DisplayText&gt;(121)&lt;/DisplayText&gt;&lt;record&gt;&lt;rec-number&gt;415&lt;/rec-number&gt;&lt;foreign-keys&gt;&lt;key app="EN" db-id="e292sw52gp0vsrev2pp59ptftf9zsrrxrasr" timestamp="1611228332"&gt;415&lt;/key&gt;&lt;/foreign-keys&gt;&lt;ref-type name="Journal Article"&gt;17&lt;/ref-type&gt;&lt;contributors&gt;&lt;authors&gt;&lt;author&gt;McLean, D. R.&lt;/author&gt;&lt;author&gt;Russell, N.&lt;/author&gt;&lt;author&gt;Khan, M. Y.&lt;/author&gt;&lt;/authors&gt;&lt;/contributors&gt;&lt;auth-address&gt;Department of Medicine (Neurology and Infectious Diseases), King Fahad National Guard Hospital, Riyadh, Saudi Arabia.&lt;/auth-address&gt;&lt;titles&gt;&lt;title&gt;Neurobrucellosis: clinical and therapeutic features&lt;/title&gt;&lt;secondary-title&gt;Clin Infect Dis&lt;/secondary-title&gt;&lt;/titles&gt;&lt;periodical&gt;&lt;full-title&gt;Clin Infect Dis&lt;/full-title&gt;&lt;/periodical&gt;&lt;pages&gt;582-90&lt;/pages&gt;&lt;volume&gt;15&lt;/volume&gt;&lt;number&gt;4&lt;/number&gt;&lt;edition&gt;1992/10/01&lt;/edition&gt;&lt;keywords&gt;&lt;keyword&gt;Adolescent&lt;/keyword&gt;&lt;keyword&gt;Adult&lt;/keyword&gt;&lt;keyword&gt;Aged&lt;/keyword&gt;&lt;keyword&gt;Aged, 80 and over&lt;/keyword&gt;&lt;keyword&gt;Anti-Bacterial Agents/*therapeutic use&lt;/keyword&gt;&lt;keyword&gt;Bacteremia/complications/drug therapy&lt;/keyword&gt;&lt;keyword&gt;Brucella/isolation &amp;amp; purification&lt;/keyword&gt;&lt;keyword&gt;Brucellosis/complications/*drug therapy&lt;/keyword&gt;&lt;keyword&gt;Child, Preschool&lt;/keyword&gt;&lt;keyword&gt;Female&lt;/keyword&gt;&lt;keyword&gt;Humans&lt;/keyword&gt;&lt;keyword&gt;Male&lt;/keyword&gt;&lt;keyword&gt;Meningitis, Bacterial/*drug therapy/etiology&lt;/keyword&gt;&lt;keyword&gt;Middle Aged&lt;/keyword&gt;&lt;keyword&gt;Nervous System Diseases/*drug therapy/etiology&lt;/keyword&gt;&lt;keyword&gt;Papilledema/complications&lt;/keyword&gt;&lt;keyword&gt;Saudi Arabia&lt;/keyword&gt;&lt;/keywords&gt;&lt;dates&gt;&lt;year&gt;1992&lt;/year&gt;&lt;pub-dates&gt;&lt;date&gt;Oct&lt;/date&gt;&lt;/pub-dates&gt;&lt;/dates&gt;&lt;isbn&gt;1058-4838 (Print)&amp;#xD;1058-4838&lt;/isbn&gt;&lt;accession-num&gt;1420670&lt;/accession-num&gt;&lt;urls&gt;&lt;/urls&gt;&lt;custom1&gt;413&lt;/custom1&gt;&lt;electronic-resource-num&gt;10.1093/clind/15.4.58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1318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1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Chowdhary&lt;/Author&gt;&lt;Year&gt;1991&lt;/Year&gt;&lt;RecNum&gt;423&lt;/RecNum&gt;&lt;DisplayText&gt;(122)&lt;/DisplayText&gt;&lt;record&gt;&lt;rec-number&gt;423&lt;/rec-number&gt;&lt;foreign-keys&gt;&lt;key app="EN" db-id="e292sw52gp0vsrev2pp59ptftf9zsrrxrasr" timestamp="1611228332"&gt;423&lt;/key&gt;&lt;/foreign-keys&gt;&lt;ref-type name="Journal Article"&gt;17&lt;/ref-type&gt;&lt;contributors&gt;&lt;authors&gt;&lt;author&gt;Chowdhary, U. M.&lt;/author&gt;&lt;author&gt;Twum-Danso, K.&lt;/author&gt;&lt;/authors&gt;&lt;/contributors&gt;&lt;auth-address&gt;Department of Neurosurgery, College of Medicine and Medical Sciences, King Faisal University, Dammam, Saudi Arabia.&lt;/auth-address&gt;&lt;titles&gt;&lt;title&gt;Brucella meningoencephalitis associated with cerebrospinal fluid shunt in a child: case report&lt;/title&gt;&lt;secondary-title&gt;Surg Neurol&lt;/secondary-title&gt;&lt;/titles&gt;&lt;periodical&gt;&lt;full-title&gt;Surg Neurol&lt;/full-title&gt;&lt;/periodical&gt;&lt;pages&gt;468-70&lt;/pages&gt;&lt;volume&gt;35&lt;/volume&gt;&lt;number&gt;6&lt;/number&gt;&lt;edition&gt;1991/06/01&lt;/edition&gt;&lt;keywords&gt;&lt;keyword&gt;Brucellosis/drug therapy/*etiology&lt;/keyword&gt;&lt;keyword&gt;Cerebrospinal Fluid Shunts/*adverse effects&lt;/keyword&gt;&lt;keyword&gt;Drug Therapy, Combination/therapeutic use&lt;/keyword&gt;&lt;keyword&gt;Humans&lt;/keyword&gt;&lt;keyword&gt;Infant&lt;/keyword&gt;&lt;keyword&gt;Male&lt;/keyword&gt;&lt;keyword&gt;Meningoencephalitis/drug therapy/*etiology&lt;/keyword&gt;&lt;keyword&gt;Rifampin/therapeutic use&lt;/keyword&gt;&lt;keyword&gt;Streptomycin/therapeutic use&lt;/keyword&gt;&lt;/keywords&gt;&lt;dates&gt;&lt;year&gt;1991&lt;/year&gt;&lt;pub-dates&gt;&lt;date&gt;Jun&lt;/date&gt;&lt;/pub-dates&gt;&lt;/dates&gt;&lt;isbn&gt;0090-3019 (Print)&amp;#xD;0090-3019&lt;/isbn&gt;&lt;accession-num&gt;2053060&lt;/accession-num&gt;&lt;urls&gt;&lt;/urls&gt;&lt;custom1&gt;426&lt;/custom1&gt;&lt;electronic-resource-num&gt;10.1016/0090-3019(91)90181-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2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2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Challoner&lt;/Author&gt;&lt;Year&gt;1990&lt;/Year&gt;&lt;RecNum&gt;437&lt;/RecNum&gt;&lt;DisplayText&gt;(123)&lt;/DisplayText&gt;&lt;record&gt;&lt;rec-number&gt;437&lt;/rec-number&gt;&lt;foreign-keys&gt;&lt;key app="EN" db-id="e292sw52gp0vsrev2pp59ptftf9zsrrxrasr" timestamp="1611228332"&gt;437&lt;/key&gt;&lt;/foreign-keys&gt;&lt;ref-type name="Journal Article"&gt;17&lt;/ref-type&gt;&lt;contributors&gt;&lt;authors&gt;&lt;author&gt;Challoner, K. R.&lt;/author&gt;&lt;author&gt;Riley, K. B.&lt;/author&gt;&lt;author&gt;Larsen, R. A.&lt;/author&gt;&lt;/authors&gt;&lt;/contributors&gt;&lt;auth-address&gt;Department of Emergency Medicine, Los Angeles County/University of Southern California Medical Center 90033.&lt;/auth-address&gt;&lt;titles&gt;&lt;title&gt;Brucella meningitis&lt;/title&gt;&lt;secondary-title&gt;Am J Emerg Med&lt;/secondary-title&gt;&lt;/titles&gt;&lt;periodical&gt;&lt;full-title&gt;Am J Emerg Med&lt;/full-title&gt;&lt;/periodical&gt;&lt;pages&gt;40-2&lt;/pages&gt;&lt;volume&gt;8&lt;/volume&gt;&lt;number&gt;1&lt;/number&gt;&lt;edition&gt;1990/01/01&lt;/edition&gt;&lt;keywords&gt;&lt;keyword&gt;Adult&lt;/keyword&gt;&lt;keyword&gt;Brucella/*isolation &amp;amp; purification&lt;/keyword&gt;&lt;keyword&gt;Brucellosis/blood/*cerebrospinal fluid&lt;/keyword&gt;&lt;keyword&gt;Cheese&lt;/keyword&gt;&lt;keyword&gt;Emergencies&lt;/keyword&gt;&lt;keyword&gt;Food Microbiology&lt;/keyword&gt;&lt;keyword&gt;Humans&lt;/keyword&gt;&lt;keyword&gt;Male&lt;/keyword&gt;&lt;keyword&gt;Meningitis/blood/cerebrospinal fluid/*microbiology&lt;/keyword&gt;&lt;keyword&gt;Mexico/ethnology&lt;/keyword&gt;&lt;/keywords&gt;&lt;dates&gt;&lt;year&gt;1990&lt;/year&gt;&lt;pub-dates&gt;&lt;date&gt;Jan&lt;/date&gt;&lt;/pub-dates&gt;&lt;/dates&gt;&lt;isbn&gt;0735-6757 (Print)&amp;#xD;0735-6757&lt;/isbn&gt;&lt;accession-num&gt;2293833&lt;/accession-num&gt;&lt;urls&gt;&lt;/urls&gt;&lt;custom1&gt;436&lt;/custom1&gt;&lt;electronic-resource-num&gt;10.1016/0735-6757(90)90293-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3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3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Bucher&lt;/Author&gt;&lt;Year&gt;1990&lt;/Year&gt;&lt;RecNum&gt;433&lt;/RecNum&gt;&lt;DisplayText&gt;(124)&lt;/DisplayText&gt;&lt;record&gt;&lt;rec-number&gt;433&lt;/rec-number&gt;&lt;foreign-keys&gt;&lt;key app="EN" db-id="e292sw52gp0vsrev2pp59ptftf9zsrrxrasr" timestamp="1611228332"&gt;433&lt;/key&gt;&lt;/foreign-keys&gt;&lt;ref-type name="Journal Article"&gt;17&lt;/ref-type&gt;&lt;contributors&gt;&lt;authors&gt;&lt;author&gt;Bucher, A.&lt;/author&gt;&lt;author&gt;Gaustad, P.&lt;/author&gt;&lt;author&gt;Pape, E.&lt;/author&gt;&lt;/authors&gt;&lt;/contributors&gt;&lt;auth-address&gt;Medical Department, Ullevål University Hospital, Oslo, Norway.&lt;/auth-address&gt;&lt;titles&gt;&lt;title&gt;Chronic neurobrucellosis due to Brucella melitensis&lt;/title&gt;&lt;secondary-title&gt;Scand J Infect Dis&lt;/secondary-title&gt;&lt;/titles&gt;&lt;periodical&gt;&lt;full-title&gt;Scand J Infect Dis&lt;/full-title&gt;&lt;/periodical&gt;&lt;pages&gt;223-6&lt;/pages&gt;&lt;volume&gt;22&lt;/volume&gt;&lt;number&gt;2&lt;/number&gt;&lt;edition&gt;1990/01/01&lt;/edition&gt;&lt;keywords&gt;&lt;keyword&gt;Adult&lt;/keyword&gt;&lt;keyword&gt;Agglutination/immunology&lt;/keyword&gt;&lt;keyword&gt;Brucellosis/cerebrospinal fluid/*complications/drug therapy&lt;/keyword&gt;&lt;keyword&gt;Deafness/cerebrospinal fluid/*etiology&lt;/keyword&gt;&lt;keyword&gt;Humans&lt;/keyword&gt;&lt;keyword&gt;Male&lt;/keyword&gt;&lt;keyword&gt;Paraplegia/cerebrospinal fluid/*etiology&lt;/keyword&gt;&lt;keyword&gt;Rifampin/therapeutic use&lt;/keyword&gt;&lt;keyword&gt;Trimethoprim, Sulfamethoxazole Drug Combination/therapeutic use&lt;/keyword&gt;&lt;keyword&gt;Turkey/ethnology&lt;/keyword&gt;&lt;/keywords&gt;&lt;dates&gt;&lt;year&gt;1990&lt;/year&gt;&lt;/dates&gt;&lt;isbn&gt;0036-5548 (Print)&amp;#xD;0036-5548&lt;/isbn&gt;&lt;accession-num&gt;2356445&lt;/accession-num&gt;&lt;urls&gt;&lt;/urls&gt;&lt;custom1&gt;437&lt;/custom1&gt;&lt;electronic-resource-num&gt;10.3109/003655490090379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37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37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5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Wen&lt;/Author&gt;&lt;Year&gt;2021&lt;/Year&gt;&lt;RecNum&gt;458&lt;/RecNum&gt;&lt;DisplayText&gt;(125)&lt;/DisplayText&gt;&lt;record&gt;&lt;rec-number&gt;458&lt;/rec-number&gt;&lt;foreign-keys&gt;&lt;key app="EN" db-id="e292sw52gp0vsrev2pp59ptftf9zsrrxrasr" timestamp="1638551645"&gt;458&lt;/key&gt;&lt;/foreign-keys&gt;&lt;ref-type name="Journal Article"&gt;17&lt;/ref-type&gt;&lt;contributors&gt;&lt;authors&gt;&lt;author&gt;Wen, H.&lt;/author&gt;&lt;author&gt;Jin, D.&lt;/author&gt;&lt;author&gt;Cai, L.&lt;/author&gt;&lt;author&gt;Wu, T.&lt;/author&gt;&lt;author&gt;Liu, H.&lt;/author&gt;&lt;/authors&gt;&lt;/contributors&gt;&lt;auth-address&gt;Department of Neurology, Aerospace Center Hospital, 100049, Beijing, China.&amp;#xD;Department of Neurology, Aerospace Center Hospital, 100049, Beijing, China. 463317224@qq.com.&lt;/auth-address&gt;&lt;titles&gt;&lt;title&gt;Neurobrucellosis with ischemic stroke and spinal cord involvement: a case report&lt;/title&gt;&lt;secondary-title&gt;BMC Neurol&lt;/secondary-title&gt;&lt;/titles&gt;&lt;periodical&gt;&lt;full-title&gt;BMC Neurol&lt;/full-title&gt;&lt;/periodical&gt;&lt;pages&gt;129&lt;/pages&gt;&lt;volume&gt;21&lt;/volume&gt;&lt;number&gt;1&lt;/number&gt;&lt;edition&gt;2021/03/22&lt;/edition&gt;&lt;keywords&gt;&lt;keyword&gt;Adult&lt;/keyword&gt;&lt;keyword&gt;Anti-Bacterial Agents/therapeutic use&lt;/keyword&gt;&lt;keyword&gt;Brucella&lt;/keyword&gt;&lt;keyword&gt;Brucellosis/*complications/drug therapy&lt;/keyword&gt;&lt;keyword&gt;Humans&lt;/keyword&gt;&lt;keyword&gt;Ischemic Stroke/*etiology&lt;/keyword&gt;&lt;keyword&gt;Male&lt;/keyword&gt;&lt;keyword&gt;Myelitis, Transverse/*etiology&lt;/keyword&gt;&lt;keyword&gt;Spinal Cord/*pathology&lt;/keyword&gt;&lt;keyword&gt;Cerebrospinal fluid&lt;/keyword&gt;&lt;keyword&gt;Neurobrucellosis&lt;/keyword&gt;&lt;keyword&gt;Spinal cord&lt;/keyword&gt;&lt;keyword&gt;Stroke&lt;/keyword&gt;&lt;/keywords&gt;&lt;dates&gt;&lt;year&gt;2021&lt;/year&gt;&lt;pub-dates&gt;&lt;date&gt;Mar 20&lt;/date&gt;&lt;/pub-dates&gt;&lt;/dates&gt;&lt;isbn&gt;1471-2377&lt;/isbn&gt;&lt;accession-num&gt;33743640&lt;/accession-num&gt;&lt;urls&gt;&lt;/urls&gt;&lt;custom1&gt;439&lt;/custom1&gt;&lt;custom2&gt;PMC7980546&lt;/custom2&gt;&lt;electronic-resource-num&gt;10.1186/s12883-021-02155-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3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3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6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Díaz-Vintimilla&lt;/Author&gt;&lt;Year&gt;2021&lt;/Year&gt;&lt;RecNum&gt;444&lt;/RecNum&gt;&lt;DisplayText&gt;(126)&lt;/DisplayText&gt;&lt;record&gt;&lt;rec-number&gt;444&lt;/rec-number&gt;&lt;foreign-keys&gt;&lt;key app="EN" db-id="e292sw52gp0vsrev2pp59ptftf9zsrrxrasr" timestamp="1638551645"&gt;444&lt;/key&gt;&lt;/foreign-keys&gt;&lt;ref-type name="Journal Article"&gt;17&lt;/ref-type&gt;&lt;contributors&gt;&lt;authors&gt;&lt;author&gt;Díaz-Vintimilla, J. J.&lt;/author&gt;&lt;author&gt;Rosales Hernández, L. A.&lt;/author&gt;&lt;author&gt;Zapata-Arenas, R.&lt;/author&gt;&lt;author&gt;Sánchez-Montes, S.&lt;/author&gt;&lt;author&gt;Becker, I.&lt;/author&gt;&lt;/authors&gt;&lt;/contributors&gt;&lt;auth-address&gt;General Hospital of Mexico &amp;quot;Dr. Eduardo Liceaga&amp;quot;, Mexico City, Mexico. juanjose_diazv@hotmail.com.&amp;#xD;General Hospital of Mexico &amp;quot;Dr. Eduardo Liceaga&amp;quot;, Mexico City, Mexico.&amp;#xD;National Autonomous University of Mexico, Mexico City, Mexico.&lt;/auth-address&gt;&lt;titles&gt;&lt;title&gt;Subacute transverse myelitis as a clinical presentation of neurobrucellosis&lt;/title&gt;&lt;secondary-title&gt;J Infect Dev Ctries&lt;/secondary-title&gt;&lt;/titles&gt;&lt;periodical&gt;&lt;full-title&gt;J Infect Dev Ctries&lt;/full-title&gt;&lt;/periodical&gt;&lt;pages&gt;1359-1363&lt;/pages&gt;&lt;volume&gt;15&lt;/volume&gt;&lt;number&gt;9&lt;/number&gt;&lt;edition&gt;2021/10/21&lt;/edition&gt;&lt;keywords&gt;&lt;keyword&gt;*Brucella melitensis&lt;/keyword&gt;&lt;keyword&gt;*Transverse myelitis&lt;/keyword&gt;&lt;keyword&gt;*case report&lt;/keyword&gt;&lt;keyword&gt;*neurobrucellosis&lt;/keyword&gt;&lt;/keywords&gt;&lt;dates&gt;&lt;year&gt;2021&lt;/year&gt;&lt;pub-dates&gt;&lt;date&gt;Sep 30&lt;/date&gt;&lt;/pub-dates&gt;&lt;/dates&gt;&lt;isbn&gt;1972-2680&lt;/isbn&gt;&lt;accession-num&gt;34669609&lt;/accession-num&gt;&lt;urls&gt;&lt;/urls&gt;&lt;custom1&gt;453&lt;/custom1&gt;&lt;electronic-resource-num&gt;10.3855/jidc.1475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5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5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7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Al-Qarhi&lt;/Author&gt;&lt;Year&gt;2021&lt;/Year&gt;&lt;RecNum&gt;438&lt;/RecNum&gt;&lt;DisplayText&gt;(127)&lt;/DisplayText&gt;&lt;record&gt;&lt;rec-number&gt;438&lt;/rec-number&gt;&lt;foreign-keys&gt;&lt;key app="EN" db-id="e292sw52gp0vsrev2pp59ptftf9zsrrxrasr" timestamp="1638551645"&gt;438&lt;/key&gt;&lt;/foreign-keys&gt;&lt;ref-type name="Journal Article"&gt;17&lt;/ref-type&gt;&lt;contributors&gt;&lt;authors&gt;&lt;author&gt;Al-Qarhi, R.&lt;/author&gt;&lt;author&gt;Al-Dabbagh, M.&lt;/author&gt;&lt;/authors&gt;&lt;/contributors&gt;&lt;auth-address&gt;Department of Paediatrics, King Abdulaziz Medical City, P.O. Box 9515, Jeddah 21423, Saudi Arabia.&amp;#xD;King Abdullah International Medical Research Centre, P.O. Box 22384, Jeddah 22384, Saudi Arabia.&amp;#xD;Department of Paediatrics, Maternity and Children Hospital, Makkah 21955, Saudi Arabia.&amp;#xD;King Saud Bin Abdulaziz University for Health Sciences, P.O. Box 65362, Jeddah 21556, Saudi Arabia.&lt;/auth-address&gt;&lt;titles&gt;&lt;title&gt;Brucella Shunt Infection Complicated by Peritonitis: Case Report and Review of the Literature&lt;/title&gt;&lt;secondary-title&gt;Infect Dis Rep&lt;/secondary-title&gt;&lt;/titles&gt;&lt;periodical&gt;&lt;full-title&gt;Infect Dis Rep&lt;/full-title&gt;&lt;/periodical&gt;&lt;pages&gt;367-376&lt;/pages&gt;&lt;volume&gt;13&lt;/volume&gt;&lt;number&gt;2&lt;/number&gt;&lt;edition&gt;2021/05/01&lt;/edition&gt;&lt;keywords&gt;&lt;keyword&gt;brucellosis&lt;/keyword&gt;&lt;keyword&gt;neurobrucellosis and Brucella shunt infection&lt;/keyword&gt;&lt;/keywords&gt;&lt;dates&gt;&lt;year&gt;2021&lt;/year&gt;&lt;pub-dates&gt;&lt;date&gt;Apr 18&lt;/date&gt;&lt;/pub-dates&gt;&lt;/dates&gt;&lt;isbn&gt;2036-7430 (Print)&amp;#xD;2036-7430&lt;/isbn&gt;&lt;accession-num&gt;33919608&lt;/accession-num&gt;&lt;urls&gt;&lt;/urls&gt;&lt;custom1&gt;458&lt;/custom1&gt;&lt;custom2&gt;PMC8167664&lt;/custom2&gt;&lt;electronic-resource-num&gt;10.3390/idr1302003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45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45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E5haGhhczwvQXV0aG9yPjxZZWFyPjIwMjA8L1llYXI+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bE5haGhhczwvQXV0aG9yPjxZZWFyPjIwMjA8L1llYXI+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49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49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5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a8OnYW08L0F1dGhvcj48WWVhcj4yMDIwPC9ZZWFyPjxS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a8OnYW08L0F1dGhvcj48WWVhcj4yMDIwPC9ZZWFyPjxS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50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0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0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a8OnYW08L0F1dGhvcj48WWVhcj4yMDIwPC9ZZWFyPjxS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a8OnYW08L0F1dGhvcj48WWVhcj4yMDIwPC9ZZWFyPjxS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2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500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50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1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Z2hhbW9sbGFpaTwvQXV0aG9yPjxZZWFyPjIwMTk8L1ll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BZ2hhbW9sbGFpaTwvQXV0aG9yPjxZZWFyPjIwMTk8L1ll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52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2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2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Oozer&lt;/Author&gt;&lt;Year&gt;2018&lt;/Year&gt;&lt;RecNum&gt;530&lt;/RecNum&gt;&lt;DisplayText&gt;(131)&lt;/DisplayText&gt;&lt;record&gt;&lt;rec-number&gt;530&lt;/rec-number&gt;&lt;foreign-keys&gt;&lt;key app="EN" db-id="e292sw52gp0vsrev2pp59ptftf9zsrrxrasr" timestamp="1638611491"&gt;530&lt;/key&gt;&lt;/foreign-keys&gt;&lt;ref-type name="Journal Article"&gt;17&lt;/ref-type&gt;&lt;contributors&gt;&lt;authors&gt;&lt;author&gt;Oozer, G.&lt;/author&gt;&lt;author&gt;Kutlu, G.&lt;/author&gt;&lt;author&gt;Inan, L. E.&lt;/author&gt;&lt;/authors&gt;&lt;/contributors&gt;&lt;auth-address&gt;[Ozer, Gokhan] Sanko Univ, Dept Neurol, Fac Med, Gaziantep, Turkey. [Kutlu, Gulnihal] Mugla Sitki Kocman Univ, Dept Neurol, Fac Med, Mugla, Turkey. [Inan, Levent Ertugrul] Bozok Univ, Dept Neurol, Fac Med, Yozgat, Turkey.&amp;#xD;OOzer, G (corresponding author), Sanko Univ, Dept Neurol, Fac Med, Gaziantep, Turkey.&amp;#xD;primernordr@gmail.com&lt;/auth-address&gt;&lt;titles&gt;&lt;title&gt;A Rare Clinical Presentation of Neurobrucellosis Paraparesis: A Report of two Cases&lt;/title&gt;&lt;secondary-title&gt;Eurasian Journal of Medicine and Oncology&lt;/secondary-title&gt;&lt;alt-title&gt;Eurasian J. Med. Oncol.&lt;/alt-title&gt;&lt;/titles&gt;&lt;periodical&gt;&lt;full-title&gt;Eurasian Journal of Medicine and Oncology&lt;/full-title&gt;&lt;abbr-1&gt;Eurasian J. Med. Oncol.&lt;/abbr-1&gt;&lt;/periodical&gt;&lt;alt-periodical&gt;&lt;full-title&gt;Eurasian Journal of Medicine and Oncology&lt;/full-title&gt;&lt;abbr-1&gt;Eurasian J. Med. Oncol.&lt;/abbr-1&gt;&lt;/alt-periodical&gt;&lt;pages&gt;254-257&lt;/pages&gt;&lt;volume&gt;2&lt;/volume&gt;&lt;number&gt;4&lt;/number&gt;&lt;keywords&gt;&lt;keyword&gt;Brucellosis&lt;/keyword&gt;&lt;keyword&gt;myelitis&lt;/keyword&gt;&lt;keyword&gt;neurobrucellosis&lt;/keyword&gt;&lt;keyword&gt;paraparesis&lt;/keyword&gt;&lt;keyword&gt;Oncology&lt;/keyword&gt;&lt;keyword&gt;General &amp;amp; Internal Medicine&lt;/keyword&gt;&lt;/keywords&gt;&lt;dates&gt;&lt;year&gt;2018&lt;/year&gt;&lt;/dates&gt;&lt;accession-num&gt;WOS:000604242900012&lt;/accession-num&gt;&lt;work-type&gt;Article&lt;/work-type&gt;&lt;urls&gt;&lt;related-urls&gt;&lt;url&gt;&lt;style face="underline" font="default" size="100%"&gt;&amp;lt;Go to ISI&amp;gt;://WOS:000604242900012&lt;/style&gt;&lt;/url&gt;&lt;/related-urls&gt;&lt;/urls&gt;&lt;custom1&gt;530&lt;/custom1&gt;&lt;electronic-resource-num&gt;10.14744/ejmo.2017.72792&lt;/electronic-resource-num&gt;&lt;language&gt;English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53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53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3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Oozer&lt;/Author&gt;&lt;Year&gt;2018&lt;/Year&gt;&lt;RecNum&gt;530&lt;/RecNum&gt;&lt;DisplayText&gt;(131)&lt;/DisplayText&gt;&lt;record&gt;&lt;rec-number&gt;530&lt;/rec-number&gt;&lt;foreign-keys&gt;&lt;key app="EN" db-id="e292sw52gp0vsrev2pp59ptftf9zsrrxrasr" timestamp="1638611491"&gt;530&lt;/key&gt;&lt;/foreign-keys&gt;&lt;ref-type name="Journal Article"&gt;17&lt;/ref-type&gt;&lt;contributors&gt;&lt;authors&gt;&lt;author&gt;Oozer, G.&lt;/author&gt;&lt;author&gt;Kutlu, G.&lt;/author&gt;&lt;author&gt;Inan, L. E.&lt;/author&gt;&lt;/authors&gt;&lt;/contributors&gt;&lt;auth-address&gt;[Ozer, Gokhan] Sanko Univ, Dept Neurol, Fac Med, Gaziantep, Turkey. [Kutlu, Gulnihal] Mugla Sitki Kocman Univ, Dept Neurol, Fac Med, Mugla, Turkey. [Inan, Levent Ertugrul] Bozok Univ, Dept Neurol, Fac Med, Yozgat, Turkey.&amp;#xD;OOzer, G (corresponding author), Sanko Univ, Dept Neurol, Fac Med, Gaziantep, Turkey.&amp;#xD;primernordr@gmail.com&lt;/auth-address&gt;&lt;titles&gt;&lt;title&gt;A Rare Clinical Presentation of Neurobrucellosis Paraparesis: A Report of two Cases&lt;/title&gt;&lt;secondary-title&gt;Eurasian Journal of Medicine and Oncology&lt;/secondary-title&gt;&lt;alt-title&gt;Eurasian J. Med. Oncol.&lt;/alt-title&gt;&lt;/titles&gt;&lt;periodical&gt;&lt;full-title&gt;Eurasian Journal of Medicine and Oncology&lt;/full-title&gt;&lt;abbr-1&gt;Eurasian J. Med. Oncol.&lt;/abbr-1&gt;&lt;/periodical&gt;&lt;alt-periodical&gt;&lt;full-title&gt;Eurasian Journal of Medicine and Oncology&lt;/full-title&gt;&lt;abbr-1&gt;Eurasian J. Med. Oncol.&lt;/abbr-1&gt;&lt;/alt-periodical&gt;&lt;pages&gt;254-257&lt;/pages&gt;&lt;volume&gt;2&lt;/volume&gt;&lt;number&gt;4&lt;/number&gt;&lt;keywords&gt;&lt;keyword&gt;Brucellosis&lt;/keyword&gt;&lt;keyword&gt;myelitis&lt;/keyword&gt;&lt;keyword&gt;neurobrucellosis&lt;/keyword&gt;&lt;keyword&gt;paraparesis&lt;/keyword&gt;&lt;keyword&gt;Oncology&lt;/keyword&gt;&lt;keyword&gt;General &amp;amp; Internal Medicine&lt;/keyword&gt;&lt;/keywords&gt;&lt;dates&gt;&lt;year&gt;2018&lt;/year&gt;&lt;/dates&gt;&lt;accession-num&gt;WOS:000604242900012&lt;/accession-num&gt;&lt;work-type&gt;Article&lt;/work-type&gt;&lt;urls&gt;&lt;related-urls&gt;&lt;url&gt;&lt;style face="underline" font="default" size="100%"&gt;&amp;lt;Go to ISI&amp;gt;://WOS:000604242900012&lt;/style&gt;&lt;/url&gt;&lt;/related-urls&gt;&lt;/urls&gt;&lt;custom1&gt;530&lt;/custom1&gt;&lt;electronic-resource-num&gt;10.14744/ejmo.2017.72792&lt;/electronic-resource-num&gt;&lt;language&gt;English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53002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3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4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Mohammed&lt;/Author&gt;&lt;Year&gt;2018&lt;/Year&gt;&lt;RecNum&gt;533&lt;/RecNum&gt;&lt;DisplayText&gt;(132)&lt;/DisplayText&gt;&lt;record&gt;&lt;rec-number&gt;533&lt;/rec-number&gt;&lt;foreign-keys&gt;&lt;key app="EN" db-id="e292sw52gp0vsrev2pp59ptftf9zsrrxrasr" timestamp="1638611491"&gt;533&lt;/key&gt;&lt;/foreign-keys&gt;&lt;ref-type name="Journal Article"&gt;17&lt;/ref-type&gt;&lt;contributors&gt;&lt;authors&gt;&lt;author&gt;Mohammed, W.&lt;/author&gt;&lt;author&gt;Al Sous, M. W.&lt;/author&gt;&lt;/authors&gt;&lt;/contributors&gt;&lt;auth-address&gt;[Mohammed, Walaa; Al Sous, Mohamad Walid] KFSHRC, Riyadh, Saudi Arabia. [Al Sous, Mohamad Walid] KFSH&amp;amp;RC, Neurosci Dept, Riyadh, Saudi Arabia.&lt;/auth-address&gt;&lt;titles&gt;&lt;title&gt;Neurobrucellosis: Unusual Cause of Stroke in a Young Patient&lt;/title&gt;&lt;secondary-title&gt;Neurology&lt;/secondary-title&gt;&lt;alt-title&gt;Neurology&lt;/alt-title&gt;&lt;/titles&gt;&lt;periodical&gt;&lt;full-title&gt;Neurology&lt;/full-title&gt;&lt;/periodical&gt;&lt;alt-periodical&gt;&lt;full-title&gt;Neurology&lt;/full-title&gt;&lt;/alt-periodical&gt;&lt;pages&gt;2&lt;/pages&gt;&lt;volume&gt;90&lt;/volume&gt;&lt;keywords&gt;&lt;keyword&gt;Neurosciences &amp;amp; Neurology&lt;/keyword&gt;&lt;/keywords&gt;&lt;dates&gt;&lt;year&gt;2018&lt;/year&gt;&lt;pub-dates&gt;&lt;date&gt;Apr&lt;/date&gt;&lt;/pub-dates&gt;&lt;/dates&gt;&lt;isbn&gt;0028-3878&lt;/isbn&gt;&lt;accession-num&gt;WOS:000453090804474&lt;/accession-num&gt;&lt;work-type&gt;Meeting Abstract&lt;/work-type&gt;&lt;urls&gt;&lt;related-urls&gt;&lt;url&gt;&lt;style face="underline" font="default" size="100%"&gt;&amp;lt;Go to ISI&amp;gt;://WOS:000453090804474&lt;/style&gt;&lt;/url&gt;&lt;/related-urls&gt;&lt;/urls&gt;&lt;custom1&gt;533&lt;/custom1&gt;&lt;language&gt;English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533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53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5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YW5nPC9BdXRob3I+PFllYXI+MjAxNzwvWWVhcj48UmVj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YW5nPC9BdXRob3I+PFllYXI+MjAxNzwvWWVhcj48UmVj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3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54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4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6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w7ZzZTwvQXV0aG9yPjxZZWFyPjIwMTc8L1llYXI+PFJl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Lw7ZzZTwvQXV0aG9yPjxZZWFyPjIwMTc8L1llYXI+PFJl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4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549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549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7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YXNpbjwvQXV0aG9yPjxZZWFyPjIwMTQ8L1llYXI+PFJl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ZYXNpbjwvQXV0aG9yPjxZZWFyPjIwMTQ8L1llYXI+PFJl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5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565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65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8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dXJsZXI8L0F1dGhvcj48WWVhcj4yMDE0PC9ZZWFyPjxS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dXJsZXI8L0F1dGhvcj48WWVhcj4yMDE0PC9ZZWFyPjxS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6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57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57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69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ejwvQXV0aG9yPjxZZWFyPjIwMTM8L1llYXI+PFJlY051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PejwvQXV0aG9yPjxZZWFyPjIwMTM8L1llYXI+PFJlY051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7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580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580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70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TYXRoeWFuYXJheWFuYW48L0F1dGhvcj48WWVhcj4yMDEw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TYXRoeWFuYXJheWFuYW48L0F1dGhvcj48WWVhcj4yMDEw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8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616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616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71 </w:t>
            </w:r>
            <w:r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Turkoglu&lt;/Author&gt;&lt;Year&gt;2008&lt;/Year&gt;&lt;RecNum&gt;627&lt;/RecNum&gt;&lt;DisplayText&gt;(139)&lt;/DisplayText&gt;&lt;record&gt;&lt;rec-number&gt;627&lt;/rec-number&gt;&lt;foreign-keys&gt;&lt;key app="EN" db-id="e292sw52gp0vsrev2pp59ptftf9zsrrxrasr" timestamp="1638611491"&gt;627&lt;/key&gt;&lt;/foreign-keys&gt;&lt;ref-type name="Journal Article"&gt;17&lt;/ref-type&gt;&lt;contributors&gt;&lt;authors&gt;&lt;author&gt;Turkoglu, R.&lt;/author&gt;&lt;author&gt;Ceran, N.&lt;/author&gt;&lt;author&gt;Gencer, M.&lt;/author&gt;&lt;author&gt;Tutkavul, K.&lt;/author&gt;&lt;author&gt;Tireli, H.&lt;/author&gt;&lt;/authors&gt;&lt;/contributors&gt;&lt;auth-address&gt;[Tuerkoglu, Recai; Gencer, Mehmet; Tutkavul, Kemal; Tireli, Hulya] Haydarpasa Numune Teaching &amp;amp; Res Hosp Neurol, Istanbul, Uskudar, Turkey. [Ceran, Nurguel] Haydarpasa Numune Teaching &amp;amp; Res Hosp Infect Dis, Istanbul, Uskudar, Turkey.&lt;/auth-address&gt;&lt;titles&gt;&lt;title&gt;Neurobrucellosis mimicking demyelinating disease&lt;/title&gt;&lt;secondary-title&gt;Multiple Sclerosis&lt;/secondary-title&gt;&lt;alt-title&gt;Mult. Scler.&lt;/alt-title&gt;&lt;/titles&gt;&lt;periodical&gt;&lt;full-title&gt;Multiple Sclerosis&lt;/full-title&gt;&lt;abbr-1&gt;Mult. Scler.&lt;/abbr-1&gt;&lt;/periodical&gt;&lt;alt-periodical&gt;&lt;full-title&gt;Multiple Sclerosis&lt;/full-title&gt;&lt;abbr-1&gt;Mult. Scler.&lt;/abbr-1&gt;&lt;/alt-periodical&gt;&lt;pages&gt;S224-S225&lt;/pages&gt;&lt;volume&gt;14&lt;/volume&gt;&lt;keywords&gt;&lt;keyword&gt;Neurosciences &amp;amp; Neurology&lt;/keyword&gt;&lt;/keywords&gt;&lt;dates&gt;&lt;year&gt;2008&lt;/year&gt;&lt;pub-dates&gt;&lt;date&gt;Sep&lt;/date&gt;&lt;/pub-dates&gt;&lt;/dates&gt;&lt;isbn&gt;1352-4585&lt;/isbn&gt;&lt;accession-num&gt;WOS:000259675700738&lt;/accession-num&gt;&lt;work-type&gt;Meeting Abstract&lt;/work-type&gt;&lt;urls&gt;&lt;related-urls&gt;&lt;url&gt;&lt;style face="underline" font="default" size="100%"&gt;&amp;lt;Go to ISI&amp;gt;://WOS:000259675700738&lt;/style&gt;&lt;/url&gt;&lt;/related-urls&gt;&lt;/urls&gt;&lt;custom1&gt;628&lt;/custom1&gt;&lt;language&gt;English&lt;/language&gt;&lt;/record&gt;&lt;/Cite&gt;&lt;/EndNote&gt;</w:instrText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39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628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628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F369BA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72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b2hzZW5wb3VyPC9BdXRob3I+PFllYXI+MjAwODwvWWVh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Nb2hzZW5wb3VyPC9BdXRob3I+PFllYXI+MjAwODwvWWVh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40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631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63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5F68B7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73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aGFmZmFyaW5lamFkPC9BdXRob3I+PFllYXI+MjAwODwv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HaGFmZmFyaW5lamFkPC9BdXRob3I+PFllYXI+MjAwODwv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41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Pr="004761DC" w:rsidRDefault="00A249FD" w:rsidP="00643C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61DC">
              <w:t>63401</w:t>
            </w:r>
          </w:p>
        </w:tc>
        <w:tc>
          <w:tcPr>
            <w:tcW w:w="790" w:type="dxa"/>
          </w:tcPr>
          <w:p w:rsidR="00A249FD" w:rsidRPr="00147488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47488">
              <w:t>634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AF1FDC">
              <w:t>1</w:t>
            </w:r>
          </w:p>
        </w:tc>
      </w:tr>
      <w:tr w:rsidR="00A249FD" w:rsidTr="00A249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8" w:type="dxa"/>
          </w:tcPr>
          <w:p w:rsidR="00A249FD" w:rsidRDefault="00A249FD" w:rsidP="005F68B7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274 </w: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ZWx2YWNpPC9BdXRob3I+PFllYXI+MjAwMjwvWWVhcj48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IZWx2YWNpPC9BdXRob3I+PFllYXI+MjAwMjwvWWVhcj48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=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end"/>
            </w:r>
            <w:r>
              <w:rPr>
                <w:rFonts w:ascii="Calibri" w:hAnsi="Calibri"/>
                <w:color w:val="000000"/>
              </w:rPr>
            </w:r>
            <w:r>
              <w:rPr>
                <w:rFonts w:ascii="Calibri" w:hAnsi="Calibri"/>
                <w:color w:val="000000"/>
              </w:rPr>
              <w:fldChar w:fldCharType="separate"/>
            </w:r>
            <w:r>
              <w:rPr>
                <w:rFonts w:ascii="Calibri" w:hAnsi="Calibri"/>
                <w:noProof/>
                <w:color w:val="000000"/>
              </w:rPr>
              <w:t>(142)</w:t>
            </w:r>
            <w:r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897" w:type="dxa"/>
          </w:tcPr>
          <w:p w:rsidR="00A249FD" w:rsidRDefault="00A249FD" w:rsidP="00643C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DC">
              <w:t>65301</w:t>
            </w:r>
          </w:p>
        </w:tc>
        <w:tc>
          <w:tcPr>
            <w:tcW w:w="790" w:type="dxa"/>
          </w:tcPr>
          <w:p w:rsidR="00A249FD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47488">
              <w:t>653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2</w:t>
            </w:r>
          </w:p>
        </w:tc>
        <w:tc>
          <w:tcPr>
            <w:tcW w:w="963" w:type="dxa"/>
          </w:tcPr>
          <w:p w:rsidR="00A249FD" w:rsidRPr="00AF1FDC" w:rsidRDefault="00A249FD" w:rsidP="005F68B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AF1FDC">
              <w:t>1</w:t>
            </w:r>
          </w:p>
        </w:tc>
      </w:tr>
    </w:tbl>
    <w:p w:rsidR="00D97410" w:rsidRDefault="00D97410" w:rsidP="00643CBB"/>
    <w:p w:rsidR="00643CBB" w:rsidRDefault="00643CBB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643CBB"/>
    <w:p w:rsidR="00D92CB2" w:rsidRDefault="00D92CB2" w:rsidP="00126B01">
      <w:pPr>
        <w:spacing w:line="16" w:lineRule="atLeast"/>
      </w:pPr>
      <w:r w:rsidRPr="00D92CB2">
        <w:t>The Good Research for Comparative Effectiveness (GRACE) Checklist v5.0</w:t>
      </w:r>
      <w:r>
        <w:t xml:space="preserve"> </w:t>
      </w:r>
      <w:r w:rsidRPr="00D92CB2">
        <w:t xml:space="preserve">for descriptive studies included in the </w:t>
      </w:r>
      <w:r>
        <w:t>meta-</w:t>
      </w:r>
      <w:r w:rsidRPr="00D92CB2">
        <w:t>analysis</w:t>
      </w:r>
      <w:r w:rsidR="00126B01">
        <w:t>:</w:t>
      </w:r>
    </w:p>
    <w:p w:rsidR="00D92CB2" w:rsidRDefault="00D92CB2" w:rsidP="00126B01">
      <w:pPr>
        <w:spacing w:line="16" w:lineRule="atLeast"/>
      </w:pPr>
      <w:r>
        <w:t>Data:</w:t>
      </w:r>
    </w:p>
    <w:p w:rsidR="00D92CB2" w:rsidRDefault="00D92CB2" w:rsidP="00126B01">
      <w:pPr>
        <w:spacing w:line="16" w:lineRule="atLeast"/>
      </w:pPr>
      <w:r>
        <w:t>D1. Were treatment and/or important details of treatment exposure adequately recorded for the study purpose in the data source(s)?</w:t>
      </w:r>
    </w:p>
    <w:p w:rsidR="00D92CB2" w:rsidRDefault="00D92CB2" w:rsidP="00126B01">
      <w:pPr>
        <w:spacing w:line="16" w:lineRule="atLeast"/>
      </w:pPr>
      <w:r>
        <w:t>D2. Were the primary outcomes adequately recorded for the study purpose (e.g., available in sufficient detail through data source(s))?</w:t>
      </w:r>
    </w:p>
    <w:p w:rsidR="00D92CB2" w:rsidRDefault="00D92CB2" w:rsidP="00126B01">
      <w:pPr>
        <w:spacing w:line="16" w:lineRule="atLeast"/>
      </w:pPr>
      <w:r>
        <w:t>D3. Was the primary clinical outcome(s) measured objectively rather than subject to clinical judgment (e.g., opinion about whether the patient’s condition has improved)?</w:t>
      </w:r>
    </w:p>
    <w:p w:rsidR="00D92CB2" w:rsidRDefault="00D92CB2" w:rsidP="00126B01">
      <w:pPr>
        <w:spacing w:line="16" w:lineRule="atLeast"/>
      </w:pPr>
      <w:r>
        <w:t>D4. Were primary outcomes validated, adjudicated, or otherwise known to be valid in a similar population?</w:t>
      </w:r>
    </w:p>
    <w:p w:rsidR="00D92CB2" w:rsidRDefault="00D92CB2" w:rsidP="00126B01">
      <w:pPr>
        <w:spacing w:line="16" w:lineRule="atLeast"/>
      </w:pPr>
      <w:r>
        <w:t>D5. Was the primary outcome(s) measured or identified in an equivalent manner between the treatment/ intervention group and the comparison group(s)?</w:t>
      </w:r>
    </w:p>
    <w:p w:rsidR="00D92CB2" w:rsidRDefault="00D92CB2" w:rsidP="00126B01">
      <w:pPr>
        <w:spacing w:line="16" w:lineRule="atLeast"/>
      </w:pPr>
      <w:r>
        <w:t>D6. Were important covariates that may be known confounders or effect modifiers available and recorded?</w:t>
      </w:r>
    </w:p>
    <w:p w:rsidR="006B56F6" w:rsidRDefault="006B56F6" w:rsidP="00126B01">
      <w:pPr>
        <w:spacing w:line="16" w:lineRule="atLeast"/>
      </w:pPr>
      <w:r>
        <w:t xml:space="preserve">Methods: </w:t>
      </w:r>
    </w:p>
    <w:p w:rsidR="00D92CB2" w:rsidRDefault="00D92CB2" w:rsidP="00126B01">
      <w:pPr>
        <w:spacing w:line="16" w:lineRule="atLeast"/>
      </w:pPr>
      <w:r>
        <w:t>M1. Was the study (or analysis) population restricted to new initiators of treatment or those starting a new course of treatment?</w:t>
      </w:r>
    </w:p>
    <w:p w:rsidR="00D92CB2" w:rsidRDefault="00D92CB2" w:rsidP="00126B01">
      <w:pPr>
        <w:spacing w:line="16" w:lineRule="atLeast"/>
      </w:pPr>
      <w:r>
        <w:t>M2. If one or more comparison groups were used, were they concurrent comparators? If not, did the authors justify the use of historical comparisons group(s)?</w:t>
      </w:r>
    </w:p>
    <w:p w:rsidR="00D92CB2" w:rsidRDefault="00D92CB2" w:rsidP="00126B01">
      <w:pPr>
        <w:spacing w:line="16" w:lineRule="atLeast"/>
      </w:pPr>
      <w:r>
        <w:t>M3. Were important covariates, confounding and effect modifying variables taken into account in the design and/or analysis?</w:t>
      </w:r>
    </w:p>
    <w:p w:rsidR="00D92CB2" w:rsidRDefault="00D92CB2" w:rsidP="00126B01">
      <w:pPr>
        <w:spacing w:line="16" w:lineRule="atLeast"/>
      </w:pPr>
      <w:r>
        <w:t>M4. Is the classification of exposed and unexposed person-time free of “immortal time bias”?</w:t>
      </w:r>
    </w:p>
    <w:p w:rsidR="00D92CB2" w:rsidRDefault="00D92CB2" w:rsidP="00126B01">
      <w:pPr>
        <w:spacing w:line="16" w:lineRule="atLeast"/>
      </w:pPr>
      <w:r>
        <w:t>M5. Were any meaningful analyses conducted to test key assumptions on which primary results are based?</w:t>
      </w:r>
    </w:p>
    <w:p w:rsidR="006B56F6" w:rsidRDefault="006B56F6" w:rsidP="00126B01">
      <w:pPr>
        <w:spacing w:line="16" w:lineRule="atLeast"/>
      </w:pPr>
      <w:r>
        <w:t>Answers:</w:t>
      </w:r>
    </w:p>
    <w:p w:rsidR="006B56F6" w:rsidRDefault="006B56F6" w:rsidP="00126B01">
      <w:pPr>
        <w:spacing w:line="16" w:lineRule="atLeast"/>
      </w:pPr>
      <w:r>
        <w:rPr>
          <w:rFonts w:ascii="Times New Roman" w:hAnsi="Times New Roman" w:cs="Times New Roman" w:hint="eastAsia"/>
          <w:sz w:val="20"/>
          <w:szCs w:val="20"/>
        </w:rPr>
        <w:t>N</w:t>
      </w:r>
      <w:r w:rsidRPr="00B45CC3">
        <w:rPr>
          <w:rFonts w:ascii="Times New Roman" w:hAnsi="Times New Roman" w:cs="Times New Roman"/>
          <w:sz w:val="20"/>
          <w:szCs w:val="20"/>
        </w:rPr>
        <w:t>ot enough information</w:t>
      </w:r>
      <w:r>
        <w:t xml:space="preserve"> = 0</w:t>
      </w:r>
    </w:p>
    <w:p w:rsidR="006B56F6" w:rsidRDefault="006B56F6" w:rsidP="00126B01">
      <w:pPr>
        <w:spacing w:line="16" w:lineRule="atLeast"/>
      </w:pPr>
      <w:r>
        <w:t>Yes=1</w:t>
      </w:r>
    </w:p>
    <w:p w:rsidR="00D92CB2" w:rsidRDefault="006B56F6" w:rsidP="00126B01">
      <w:pPr>
        <w:spacing w:line="16" w:lineRule="atLeast"/>
      </w:pPr>
      <w:r>
        <w:t>No=2</w:t>
      </w:r>
    </w:p>
    <w:p w:rsidR="00126B01" w:rsidRDefault="00506357" w:rsidP="00126B01">
      <w:pPr>
        <w:pBdr>
          <w:top w:val="single" w:sz="8" w:space="1" w:color="auto"/>
          <w:bottom w:val="single" w:sz="8" w:space="1" w:color="auto"/>
        </w:pBdr>
        <w:spacing w:line="16" w:lineRule="atLeast"/>
        <w:jc w:val="center"/>
      </w:pPr>
      <w:r>
        <w:t>Table 1b</w:t>
      </w:r>
    </w:p>
    <w:tbl>
      <w:tblPr>
        <w:tblStyle w:val="GridTable4-Accent1"/>
        <w:tblW w:w="10940" w:type="dxa"/>
        <w:tblInd w:w="-725" w:type="dxa"/>
        <w:tblLook w:val="04A0" w:firstRow="1" w:lastRow="0" w:firstColumn="1" w:lastColumn="0" w:noHBand="0" w:noVBand="1"/>
      </w:tblPr>
      <w:tblGrid>
        <w:gridCol w:w="2430"/>
        <w:gridCol w:w="774"/>
        <w:gridCol w:w="773"/>
        <w:gridCol w:w="773"/>
        <w:gridCol w:w="773"/>
        <w:gridCol w:w="773"/>
        <w:gridCol w:w="774"/>
        <w:gridCol w:w="774"/>
        <w:gridCol w:w="774"/>
        <w:gridCol w:w="774"/>
        <w:gridCol w:w="774"/>
        <w:gridCol w:w="774"/>
      </w:tblGrid>
      <w:tr w:rsidR="006B56F6" w:rsidTr="00126B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:rsidR="006B56F6" w:rsidRPr="00946076" w:rsidRDefault="006B56F6" w:rsidP="006B56F6"/>
        </w:tc>
        <w:tc>
          <w:tcPr>
            <w:tcW w:w="774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2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3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4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5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6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3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4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5</w:t>
            </w:r>
          </w:p>
        </w:tc>
      </w:tr>
      <w:tr w:rsidR="006B56F6" w:rsidTr="00126B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:rsidR="006B56F6" w:rsidRPr="00946076" w:rsidRDefault="006B56F6" w:rsidP="006B56F6">
            <w:r w:rsidRPr="00946076">
              <w:t>Pooled 2022</w:t>
            </w:r>
            <w:r w:rsidR="00126B01">
              <w:t xml:space="preserve"> 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6B56F6" w:rsidTr="00126B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:rsidR="006B56F6" w:rsidRPr="00946076" w:rsidRDefault="006B56F6" w:rsidP="00126B01">
            <w:proofErr w:type="spellStart"/>
            <w:r w:rsidRPr="00946076">
              <w:t>Erdem</w:t>
            </w:r>
            <w:proofErr w:type="spellEnd"/>
            <w:r w:rsidRPr="00946076">
              <w:t xml:space="preserve"> 2012</w:t>
            </w:r>
            <w:r w:rsidR="00126B01">
              <w:t xml:space="preserve"> </w:t>
            </w:r>
            <w:r w:rsidR="00126B01">
              <w:fldChar w:fldCharType="begin">
                <w:fldData xml:space="preserve">PEVuZE5vdGU+PENpdGU+PEF1dGhvcj5FcmRlbTwvQXV0aG9yPjxZZWFyPjIwMTI8L1llYXI+PFJl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</w:fldData>
              </w:fldChar>
            </w:r>
            <w:r w:rsidR="00126B01">
              <w:instrText xml:space="preserve"> ADDIN EN.CITE </w:instrText>
            </w:r>
            <w:r w:rsidR="00126B01">
              <w:fldChar w:fldCharType="begin">
                <w:fldData xml:space="preserve">PEVuZE5vdGU+PENpdGU+PEF1dGhvcj5FcmRlbTwvQXV0aG9yPjxZZWFyPjIwMTI8L1llYXI+PFJl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</w:fldData>
              </w:fldChar>
            </w:r>
            <w:r w:rsidR="00126B01">
              <w:instrText xml:space="preserve"> ADDIN EN.CITE.DATA </w:instrText>
            </w:r>
            <w:r w:rsidR="00126B01">
              <w:fldChar w:fldCharType="end"/>
            </w:r>
            <w:r w:rsidR="00126B01">
              <w:fldChar w:fldCharType="separate"/>
            </w:r>
            <w:r w:rsidR="00126B01">
              <w:rPr>
                <w:noProof/>
              </w:rPr>
              <w:t>(143)</w:t>
            </w:r>
            <w:r w:rsidR="00126B01">
              <w:fldChar w:fldCharType="end"/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6B56F6" w:rsidTr="00126B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:rsidR="006B56F6" w:rsidRPr="00946076" w:rsidRDefault="006B56F6" w:rsidP="00126B01">
            <w:proofErr w:type="spellStart"/>
            <w:r w:rsidRPr="00946076">
              <w:t>Asadipooya</w:t>
            </w:r>
            <w:proofErr w:type="spellEnd"/>
            <w:r w:rsidRPr="00946076">
              <w:t xml:space="preserve"> 2011</w:t>
            </w:r>
            <w:r w:rsidR="00126B01">
              <w:t xml:space="preserve"> </w:t>
            </w:r>
            <w:r w:rsidR="00126B01">
              <w:fldChar w:fldCharType="begin"/>
            </w:r>
            <w:r w:rsidR="00126B01">
              <w:instrText xml:space="preserve"> ADDIN EN.CITE &lt;EndNote&gt;&lt;Cite&gt;&lt;Author&gt;Asadipooya&lt;/Author&gt;&lt;Year&gt;2011&lt;/Year&gt;&lt;RecNum&gt;193&lt;/RecNum&gt;&lt;DisplayText&gt;(144)&lt;/DisplayText&gt;&lt;record&gt;&lt;rec-number&gt;193&lt;/rec-number&gt;&lt;foreign-keys&gt;&lt;key app="EN" db-id="e292sw52gp0vsrev2pp59ptftf9zsrrxrasr" timestamp="1611228332"&gt;193&lt;/key&gt;&lt;/foreign-keys&gt;&lt;ref-type name="Journal Article"&gt;17&lt;/ref-type&gt;&lt;contributors&gt;&lt;authors&gt;&lt;author&gt;Asadipooya, K.&lt;/author&gt;&lt;author&gt;Dehghanian, A.&lt;/author&gt;&lt;author&gt;Omrani, G. H.&lt;/author&gt;&lt;author&gt;Abbasi, F.&lt;/author&gt;&lt;/authors&gt;&lt;/contributors&gt;&lt;auth-address&gt;Bushehr University of Medical Sciences, Bushehr, Iran.&lt;/auth-address&gt;&lt;titles&gt;&lt;title&gt;Short-course treatment in neurobrucellosis: a study in Iran&lt;/title&gt;&lt;secondary-title&gt;Neurol India&lt;/secondary-title&gt;&lt;/titles&gt;&lt;periodical&gt;&lt;full-title&gt;Neurol India&lt;/full-title&gt;&lt;/periodical&gt;&lt;pages&gt;101-3&lt;/pages&gt;&lt;volume&gt;59&lt;/volume&gt;&lt;number&gt;1&lt;/number&gt;&lt;edition&gt;2011/02/23&lt;/edition&gt;&lt;keywords&gt;&lt;keyword&gt;Adolescent&lt;/keyword&gt;&lt;keyword&gt;Adult&lt;/keyword&gt;&lt;keyword&gt;Aged&lt;/keyword&gt;&lt;keyword&gt;Anti-Bacterial Agents/therapeutic use&lt;/keyword&gt;&lt;keyword&gt;Female&lt;/keyword&gt;&lt;keyword&gt;Glucose/metabolism&lt;/keyword&gt;&lt;keyword&gt;Humans&lt;/keyword&gt;&lt;keyword&gt;Iran/epidemiology&lt;/keyword&gt;&lt;keyword&gt;Leukocytosis/etiology&lt;/keyword&gt;&lt;keyword&gt;Lyme Neuroborreliosis/epidemiology/physiopathology/*therapy&lt;/keyword&gt;&lt;keyword&gt;Male&lt;/keyword&gt;&lt;keyword&gt;Middle Aged&lt;/keyword&gt;&lt;keyword&gt;Retrospective Studies&lt;/keyword&gt;&lt;keyword&gt;Time Factors&lt;/keyword&gt;&lt;keyword&gt;Tomography, X-Ray Computed/methods&lt;/keyword&gt;&lt;keyword&gt;Young Adult&lt;/keyword&gt;&lt;/keywords&gt;&lt;dates&gt;&lt;year&gt;2011&lt;/year&gt;&lt;pub-dates&gt;&lt;date&gt;Jan-Feb&lt;/date&gt;&lt;/pub-dates&gt;&lt;/dates&gt;&lt;isbn&gt;0028-3886 (Print)&amp;#xD;0028-3886&lt;/isbn&gt;&lt;accession-num&gt;21339673&lt;/accession-num&gt;&lt;urls&gt;&lt;/urls&gt;&lt;custom1&gt;192&lt;/custom1&gt;&lt;electronic-resource-num&gt;10.4103/0028-3886.76879&lt;/electronic-resource-num&gt;&lt;remote-database-provider&gt;NLM&lt;/remote-database-provider&gt;&lt;language&gt;eng&lt;/language&gt;&lt;/record&gt;&lt;/Cite&gt;&lt;/EndNote&gt;</w:instrText>
            </w:r>
            <w:r w:rsidR="00126B01">
              <w:fldChar w:fldCharType="separate"/>
            </w:r>
            <w:r w:rsidR="00126B01">
              <w:rPr>
                <w:noProof/>
              </w:rPr>
              <w:t>(144)</w:t>
            </w:r>
            <w:r w:rsidR="00126B01">
              <w:fldChar w:fldCharType="end"/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</w:tr>
      <w:tr w:rsidR="006B56F6" w:rsidTr="00126B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:rsidR="006B56F6" w:rsidRPr="00946076" w:rsidRDefault="006B56F6" w:rsidP="009D3EBF">
            <w:r w:rsidRPr="00946076">
              <w:t>Gul 2008</w:t>
            </w:r>
            <w:r w:rsidR="00126B01">
              <w:t xml:space="preserve"> </w:t>
            </w:r>
            <w:r w:rsidR="009D3EBF">
              <w:fldChar w:fldCharType="begin"/>
            </w:r>
            <w:r w:rsidR="009D3EBF">
              <w:instrText xml:space="preserve"> ADDIN EN.CITE &lt;EndNote&gt;&lt;Cite&gt;&lt;Author&gt;Gul&lt;/Author&gt;&lt;Year&gt;2008&lt;/Year&gt;&lt;RecNum&gt;44&lt;/RecNum&gt;&lt;DisplayText&gt;(145)&lt;/DisplayText&gt;&lt;record&gt;&lt;rec-number&gt;44&lt;/rec-number&gt;&lt;foreign-keys&gt;&lt;key app="EN" db-id="2exrptz2nf5rdrerve3xs9astsx9r5rar0sf" timestamp="1646500242"&gt;44&lt;/key&gt;&lt;/foreign-keys&gt;&lt;ref-type name="Journal Article"&gt;17&lt;/ref-type&gt;&lt;contributors&gt;&lt;authors&gt;&lt;author&gt;Gul, Hanefi Cem&lt;/author&gt;&lt;author&gt;Erdem, Hakan&lt;/author&gt;&lt;author&gt;Gorenek, Levent&lt;/author&gt;&lt;author&gt;Ozdag, Mehmet Fatih&lt;/author&gt;&lt;author&gt;Kalpakci, Yasin&lt;/author&gt;&lt;author&gt;Avc1, 0smail Ya_ar&lt;/author&gt;&lt;author&gt;Be_irbellio lu, Bulent Ahmet&lt;/author&gt;&lt;author&gt;Eyigun, Can Polat&lt;/author&gt;&lt;/authors&gt;&lt;/contributors&gt;&lt;titles&gt;&lt;title&gt;Management of neurobrucellosis: an assessment of 11 cases&lt;/title&gt;&lt;secondary-title&gt;Internal medicine&lt;/secondary-title&gt;&lt;/titles&gt;&lt;periodical&gt;&lt;full-title&gt;Internal medicine&lt;/full-title&gt;&lt;/periodical&gt;&lt;pages&gt;995-1001&lt;/pages&gt;&lt;volume&gt;47 11&lt;/volume&gt;&lt;dates&gt;&lt;year&gt;2008&lt;/year&gt;&lt;/dates&gt;&lt;urls&gt;&lt;/urls&gt;&lt;/record&gt;&lt;/Cite&gt;&lt;/EndNote&gt;</w:instrText>
            </w:r>
            <w:r w:rsidR="009D3EBF">
              <w:fldChar w:fldCharType="separate"/>
            </w:r>
            <w:r w:rsidR="009D3EBF">
              <w:rPr>
                <w:noProof/>
              </w:rPr>
              <w:t>(145)</w:t>
            </w:r>
            <w:r w:rsidR="009D3EBF">
              <w:fldChar w:fldCharType="end"/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</w:tr>
      <w:tr w:rsidR="006B56F6" w:rsidTr="00126B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:rsidR="006B56F6" w:rsidRDefault="006B56F6" w:rsidP="009D3EBF">
            <w:proofErr w:type="spellStart"/>
            <w:r w:rsidRPr="00946076">
              <w:t>Akdeniz</w:t>
            </w:r>
            <w:proofErr w:type="spellEnd"/>
            <w:r w:rsidRPr="00946076">
              <w:t xml:space="preserve"> 1998</w:t>
            </w:r>
            <w:r w:rsidR="009D3EBF">
              <w:t xml:space="preserve"> </w:t>
            </w:r>
            <w:r w:rsidR="009D3EBF">
              <w:fldChar w:fldCharType="begin"/>
            </w:r>
            <w:r w:rsidR="009D3EBF">
              <w:instrText xml:space="preserve"> ADDIN EN.CITE &lt;EndNote&gt;&lt;Cite&gt;&lt;Author&gt;Akdeniz&lt;/Author&gt;&lt;Year&gt;1998&lt;/Year&gt;&lt;RecNum&gt;45&lt;/RecNum&gt;&lt;DisplayText&gt;(146)&lt;/DisplayText&gt;&lt;record&gt;&lt;rec-number&gt;45&lt;/rec-number&gt;&lt;foreign-keys&gt;&lt;key app="EN" db-id="2exrptz2nf5rdrerve3xs9astsx9r5rar0sf" timestamp="1646500335"&gt;45&lt;/key&gt;&lt;/foreign-keys&gt;&lt;ref-type name="Journal Article"&gt;17&lt;/ref-type&gt;&lt;contributors&gt;&lt;authors&gt;&lt;author&gt;Akdeniz, H.&lt;/author&gt;&lt;author&gt;Irmak, H.&lt;/author&gt;&lt;author&gt;Anlar, Ö&lt;/author&gt;&lt;author&gt;Demiröz, A. P.&lt;/author&gt;&lt;/authors&gt;&lt;/contributors&gt;&lt;titles&gt;&lt;title&gt;Central nervous system brucellosis: Presentation, diagnosis and treatment&lt;/title&gt;&lt;secondary-title&gt;Journal of Infection&lt;/secondary-title&gt;&lt;/titles&gt;&lt;periodical&gt;&lt;full-title&gt;Journal of Infection&lt;/full-title&gt;&lt;/periodical&gt;&lt;pages&gt;297-301&lt;/pages&gt;&lt;volume&gt;36&lt;/volume&gt;&lt;number&gt;3&lt;/number&gt;&lt;dates&gt;&lt;year&gt;1998&lt;/year&gt;&lt;pub-dates&gt;&lt;date&gt;1998/05/01/&lt;/date&gt;&lt;/pub-dates&gt;&lt;/dates&gt;&lt;isbn&gt;0163-4453&lt;/isbn&gt;&lt;urls&gt;&lt;related-urls&gt;&lt;url&gt;https://www.sciencedirect.com/science/article/pii/S0163445398942797&lt;/url&gt;&lt;/related-urls&gt;&lt;/urls&gt;&lt;electronic-resource-num&gt;https://doi.org/10.1016/S0163-4453(98)94279-7&lt;/electronic-resource-num&gt;&lt;/record&gt;&lt;/Cite&gt;&lt;/EndNote&gt;</w:instrText>
            </w:r>
            <w:r w:rsidR="009D3EBF">
              <w:fldChar w:fldCharType="separate"/>
            </w:r>
            <w:r w:rsidR="009D3EBF">
              <w:rPr>
                <w:noProof/>
              </w:rPr>
              <w:t>(146)</w:t>
            </w:r>
            <w:r w:rsidR="009D3EBF">
              <w:fldChar w:fldCharType="end"/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3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  <w:tc>
          <w:tcPr>
            <w:tcW w:w="774" w:type="dxa"/>
          </w:tcPr>
          <w:p w:rsidR="006B56F6" w:rsidRDefault="006B56F6" w:rsidP="006B56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</w:tr>
    </w:tbl>
    <w:p w:rsidR="006B56F6" w:rsidRDefault="006B56F6" w:rsidP="00643CBB"/>
    <w:p w:rsidR="00D92CB2" w:rsidRDefault="00D92CB2" w:rsidP="00643CBB"/>
    <w:p w:rsidR="00643CBB" w:rsidRDefault="005F68B7" w:rsidP="00D92CB2">
      <w:pPr>
        <w:pStyle w:val="Title"/>
      </w:pPr>
      <w:r>
        <w:t>References</w:t>
      </w:r>
      <w:r w:rsidR="00D92CB2">
        <w:t>:</w:t>
      </w:r>
    </w:p>
    <w:p w:rsidR="00D92CB2" w:rsidRPr="00D92CB2" w:rsidRDefault="00D92CB2" w:rsidP="00D92CB2"/>
    <w:p w:rsidR="009D3EBF" w:rsidRPr="009D3EBF" w:rsidRDefault="00643CBB" w:rsidP="009D3EBF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3EBF" w:rsidRPr="009D3EBF">
        <w:t>1.</w:t>
      </w:r>
      <w:r w:rsidR="009D3EBF" w:rsidRPr="009D3EBF">
        <w:tab/>
        <w:t>Patra S, Kalwaje Eshwara V, Pai AR, Varma M, Mukhopadhyay C. Evaluation of clinical, diagnostic features and therapeutic outcome of neurobrucellosis: a case series and review of literature. Int J Neurosci. 2021:1-1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.</w:t>
      </w:r>
      <w:r w:rsidRPr="009D3EBF">
        <w:tab/>
        <w:t>Mahdavi FS, Abbasi Khoshsirat N, Madanipour A. Lumbosacral polyradiculitis associated with brucellosis. IDCases. 2021;23:e0102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.</w:t>
      </w:r>
      <w:r w:rsidRPr="009D3EBF">
        <w:tab/>
        <w:t>Yamout BI, Massouh J, Hushaymi I, Zeineddine M, Saab G. Neurobrucellosis presenting as longitudinally extensive transverse myelitis: A case report and review of the literature. Mult Scler Relat Disord. 2020;40:10194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.</w:t>
      </w:r>
      <w:r w:rsidRPr="009D3EBF">
        <w:tab/>
        <w:t>Kemec Z, Tüzün C, Yıldırım İ. Neurobrucellosis Presented by Cerebral Salt Wasting. Cureus. 2020;12(5):e827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.</w:t>
      </w:r>
      <w:r w:rsidRPr="009D3EBF">
        <w:tab/>
        <w:t>Havalı C, Çağan E. A rare pediatric case of neurobrucellosis with bilateral optic neuritis. Turk J Pediatr. 2020;62(6):1094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.</w:t>
      </w:r>
      <w:r w:rsidRPr="009D3EBF">
        <w:tab/>
        <w:t>Geng L, Feng Y, Li D, Nan N, Ma K, Tang X, et al. Meningoencephalitis, coronary artery and keratitis as an onset of brucellosis: a case report. BMC Infect Dis. 2020;20(1):65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.</w:t>
      </w:r>
      <w:r w:rsidRPr="009D3EBF">
        <w:tab/>
        <w:t>Ata F, Yousaf Z, Sharif MK, Abdallah A. Demyelinating steroid-responsive neurobrucellosis. BMJ Case Rep. 2020;13(3)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.</w:t>
      </w:r>
      <w:r w:rsidRPr="009D3EBF">
        <w:tab/>
        <w:t>Abuzinadah AR, Milyani HA, Alshareef A, Bamaga AK, Alshehri A, Kurdi ME. Brucellosis causing subacute motor polyradiculopathy and the pathological correlation of pseudomyopathic electromyography: A case report. Clin Neurophysiol Pract. 2020;5:130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.</w:t>
      </w:r>
      <w:r w:rsidRPr="009D3EBF">
        <w:tab/>
        <w:t>Spyrou A, Natsis KS, Papamichalis E, Mourtzinos H. Intraventricular haemorrhage and seizures in a patient with dementia: a case of chronic neurobrucellosis. Age Ageing. 2019;48(4):601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.</w:t>
      </w:r>
      <w:r w:rsidRPr="009D3EBF">
        <w:tab/>
        <w:t>Mergen B, Sarici AM, Baltu F, Ozaras R, Adaletli I. An unusual presentation of sixth nerve palsy: neurobrucellosis. GMS Ophthalmol Cases. 2019;9:Doc1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.</w:t>
      </w:r>
      <w:r w:rsidRPr="009D3EBF">
        <w:tab/>
        <w:t>Mehrabian F, Abdi Layaee Z, Ahmadinejad Z. Brucella Shunt Infection as a Rare Presentation of Neurobrucellosis. Case Rep Infect Dis. 2019;2019:729148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.</w:t>
      </w:r>
      <w:r w:rsidRPr="009D3EBF">
        <w:tab/>
        <w:t>Fatani DF, Alsanoosi WA, Badawi MA, Thabit AK. Ceftriaxone use in brucellosis: A case series. IDCases. 2019;18:e0063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.</w:t>
      </w:r>
      <w:r w:rsidRPr="009D3EBF">
        <w:tab/>
        <w:t>Aziz-Ahari A, Mamishi S, Dadkhah A, Ghazinejadian-Sh FS. Neurobrucellosis in a 9-year-old girl. J Radiol Case Rep. 2019;13(12):13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4.</w:t>
      </w:r>
      <w:r w:rsidRPr="009D3EBF">
        <w:tab/>
        <w:t>Udugama JMM, Lekamwasam J, Piyasiri DLB, Wijeweera K, Vijayabandara MSK, Wickramasinge DSA. Neurobrucellosis complicated with lumbar epidural abscess; A shepherd’s agony. Ceylon Med J. 2018;63(4):190-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5.</w:t>
      </w:r>
      <w:r w:rsidRPr="009D3EBF">
        <w:tab/>
        <w:t>Shah IA, Kawoos Y, Sanai BA, Rabyang S, Banday D. Neurobrucellosis Presenting as Acute Psychosis. J Neurosci Rural Pract. 2018;9(4):644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6.</w:t>
      </w:r>
      <w:r w:rsidRPr="009D3EBF">
        <w:tab/>
        <w:t>Rossi M, Tascini C, Carannante N, Di Caprio G, Sofia S, Iacobello C. Neurobrucellosis: diagnostic and clinical management of an atypical case. New Microbiol. 2018;41(2):165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7.</w:t>
      </w:r>
      <w:r w:rsidRPr="009D3EBF">
        <w:tab/>
        <w:t>Nashi S, Preethish-Kumar V, Maji S, Chandrashekar N, Polavarapu K, Kashinkunti C, et al. Case Report: Neurobrucellosis with Plastered Spinal Arachnoiditis: A Magnetic Resonance Imaging-Based Report. Am J Trop Med Hyg. 2018;98(3):800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8.</w:t>
      </w:r>
      <w:r w:rsidRPr="009D3EBF">
        <w:tab/>
        <w:t>Mohammadzadeh V, Akbarieh S, Ghoreishi SA, Jozpanahi M. Neurobrucellosis with intramedullary spinal cord involvement: A case report. Iran J Neurol. 2018;17(3):152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9.</w:t>
      </w:r>
      <w:r w:rsidRPr="009D3EBF">
        <w:tab/>
        <w:t>Dias SP, Sequeira J, Almeida M. Spastic paraparesis and sensorineural hearing loss: keep brucellosis in mind. J Neurol Sci. 2018;385:144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0.</w:t>
      </w:r>
      <w:r w:rsidRPr="009D3EBF">
        <w:tab/>
        <w:t>Bains R, Dahhan T, Belzowski A, Heinze ER, Wong AL, Clements PJ. An Interesting Case of Neurobrucellosis Mimicking Neuropsychiatric Lupus. Case Rep Rheumatol. 2018;2018:979353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1.</w:t>
      </w:r>
      <w:r w:rsidRPr="009D3EBF">
        <w:tab/>
        <w:t>Zhang J, Chen Z, Xie L, Zhao C, Zhao H, Fu C, et al. Treatment of a subdural empyema complicated by intracerebral abscess due to Brucella infection. Braz J Med Biol Res. 2017;50(5):e571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2.</w:t>
      </w:r>
      <w:r w:rsidRPr="009D3EBF">
        <w:tab/>
        <w:t>Tzur A, Sedaka Y, Fruchtman Y, Leibovitz E, Cavari Y, Noyman I, et al. Rapidly Progressing Fatal Neurobrucellosis in a Healthy Child in an Endemic Area in Southern Israel. Isr Med Assoc J. 2017;19(2):125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3.</w:t>
      </w:r>
      <w:r w:rsidRPr="009D3EBF">
        <w:tab/>
        <w:t>Pendela SV, Agrawal N, Mathew T, Vidyasagar S, Kudaravalli P. An Uncommon Presentation of Brucella Endocarditis Masquerading as Neurobrucellosis. J Clin Diagn Res. 2017;11(2):Od10-od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4.</w:t>
      </w:r>
      <w:r w:rsidRPr="009D3EBF">
        <w:tab/>
        <w:t>Ibrahimagić O, Smajlović D, Dostović Z, Iljazović A, Kojić B, Zonić L. Neurobrucellosis and cerebral venous sinus thrombosis: a case report. Acta Clin Belg. 2017;72(5):343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5.</w:t>
      </w:r>
      <w:r w:rsidRPr="009D3EBF">
        <w:tab/>
        <w:t>Gündüz T, Tektürk PT, Yapıcı Z, Kürtüncü M, Somer A, Törün SH, et al. Characteristics of isolated spinal cord involvement in neurobrucellosis with no corresponding MRI activity: A case report and review of the literature. J Neurol Sci. 2017;372:305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6.</w:t>
      </w:r>
      <w:r w:rsidRPr="009D3EBF">
        <w:tab/>
        <w:t>Farhan N, Khan EA, Ahmad A, Ahmed KS. Neurobrucellosis: A report of two cases. J Pak Med Assoc. 2017;67(11):1762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7.</w:t>
      </w:r>
      <w:r w:rsidRPr="009D3EBF">
        <w:tab/>
        <w:t>Dar W, Latief M, Dar I, Sofi N. Meningitis, polyradiculopathy, and optic nerve involvement in neurobrucellosis: A rare clinical presentation. Neurol India. 2017;65(5):1142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8.</w:t>
      </w:r>
      <w:r w:rsidRPr="009D3EBF">
        <w:tab/>
        <w:t>Alqwaifly M, Al-Ajlan FS, Al-Hindi H, Al Semari A. Central Nervous System Brucellosis Granuloma and White Matter Disease in Immunocompromised Patient. Emerg Infect Dis. 2017;23(6):978-8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29.</w:t>
      </w:r>
      <w:r w:rsidRPr="009D3EBF">
        <w:tab/>
        <w:t>Akcay H, Kurtuncu M, Celik SY, Gunduz T, Eraksoy M. Neurobrucellosis presenting with mania. Acta Neurol Belg. 2017;117(1):373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0.</w:t>
      </w:r>
      <w:r w:rsidRPr="009D3EBF">
        <w:tab/>
        <w:t>Yilmaz S, Avcu G, Beyazal M, Arslan M. A rare cause of seizures: brucellar brain abscess. Braz J Infect Dis. 2016;20(3):310-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1.</w:t>
      </w:r>
      <w:r w:rsidRPr="009D3EBF">
        <w:tab/>
        <w:t>Sudhamshu KC, Kumar AR, Dias M, Shubha AM, Das K. Neurobrucellosis Infection of Ventriculoperitoneal Shunt Presenting as Peritonitis. Indian J Pediatr. 2016;83(9):102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2.</w:t>
      </w:r>
      <w:r w:rsidRPr="009D3EBF">
        <w:tab/>
        <w:t>Raina S, Sharma A, Sharma R, Bhardwaj A. Neurobrucellosis: A Case Report from Himachal Pradesh, India, and Review of the Literature. Case Rep Infect Dis. 2016;2016:201953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3.</w:t>
      </w:r>
      <w:r w:rsidRPr="009D3EBF">
        <w:tab/>
        <w:t>Oueslati I, Berriche A, Ammari L, Abdelmalek R, Kanoun F, Kilani B, et al. Epidemiological and clinical characteristics of neurobrucellosis case patients in Tunisia. Med Mal Infect. 2016;46(3):123-3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4.</w:t>
      </w:r>
      <w:r w:rsidRPr="009D3EBF">
        <w:tab/>
        <w:t>Mahajan SK, Sharma A, Kaushik M, Raina R, Sharma S, Banyal V. Neurobrucellosis: an often forgotten cause of chronic meningitis. Trop Doct. 2016;46(1):54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5.</w:t>
      </w:r>
      <w:r w:rsidRPr="009D3EBF">
        <w:tab/>
        <w:t>Khademi A, Poursadeghfard M, Nikandish Noubar R. Neurobrucellosis Presented with a Hyperacute Onset: A Case Report. Iran J Public Health. 2016;45(12):1652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6.</w:t>
      </w:r>
      <w:r w:rsidRPr="009D3EBF">
        <w:tab/>
        <w:t>Bayhan GI, Ece I, Oner AF. Brucellar Aortitis and Meningoencephalitis in an Adolescent. Pediatr Infect Dis J. 2016;35(12):1368-7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7.</w:t>
      </w:r>
      <w:r w:rsidRPr="009D3EBF">
        <w:tab/>
        <w:t>Bajin MD, Savaş Ö, Aslan F, Sennaroğlu L. Cochlear Implantation in Neurobrucellosis. Balkan Med J. 2016;33(1):108-1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8.</w:t>
      </w:r>
      <w:r w:rsidRPr="009D3EBF">
        <w:tab/>
        <w:t>Teke TA, Koyuncu H, Oz FN, Metin O, Bayhan GI, Aydın ZG, et al. Neurobrucellosis in children: Case series from Turkey. Pediatr Int. 2015;57(4):578-8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39.</w:t>
      </w:r>
      <w:r w:rsidRPr="009D3EBF">
        <w:tab/>
        <w:t>Kim EJ, Lee SJ, Ahn EY, Ryu DG, Choi YH, Kim TH. Relapsed Brucellosis Presenting as Neurobrucellosis with Cerebral Vasculitis in a Patient Previously Diagnosed with Brucellar Spondylitis: A Case Report. Infect Chemother. 2015;47(4):268-7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0.</w:t>
      </w:r>
      <w:r w:rsidRPr="009D3EBF">
        <w:tab/>
        <w:t>Tufan K, Aydemir F, Sarica FB, Kursun E, Kardes Ö, Cekinmez M, et al. A extremely rare case of cervical intramedullary granuloma due to Brucella accompanied by Chiari Type-1 malformation. Asian J Neurosurg. 2014;9(3):173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1.</w:t>
      </w:r>
      <w:r w:rsidRPr="009D3EBF">
        <w:tab/>
        <w:t>Tajdini M, Akbarloo S, Hosseini SM, Parvizi B, Baghani S, Aghamollaii V, et al. From a simple chronic headache to neurobrucellosis: a case report. Med J Islam Repub Iran. 2014;28:1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2.</w:t>
      </w:r>
      <w:r w:rsidRPr="009D3EBF">
        <w:tab/>
        <w:t>Kesav P, Vishnu VY, Khurana D. Fatal disseminated neurobrucellosis. Qjm. 2014;107(4):321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3.</w:t>
      </w:r>
      <w:r w:rsidRPr="009D3EBF">
        <w:tab/>
        <w:t>Kanık-Yüksek S, Gülhan B, Ozkaya-Parlakay A, Tezer H. A case of childhood Brucellosis with neurological involvement and epididymo-orchitis. J Infect Dev Ctries. 2014;8(12):1636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4.</w:t>
      </w:r>
      <w:r w:rsidRPr="009D3EBF">
        <w:tab/>
        <w:t>Amiri RS, Hanif H, Ahmadi A, Amirjamshidi A. Brucella-related multiple cerebral aneurysms: Report of a case and review of the literature. Surg Neurol Int. 2014;5:15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5.</w:t>
      </w:r>
      <w:r w:rsidRPr="009D3EBF">
        <w:tab/>
        <w:t>Al-Otaibi A, Almuneef M, Shaalan MA. Brucella melitensis infection of ventriculo-peritoneal shunt: A form of neurobrucellosis manifested as gastrointestinal symptoms. J Infect Public Health. 2014;7(1):62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6.</w:t>
      </w:r>
      <w:r w:rsidRPr="009D3EBF">
        <w:tab/>
        <w:t>A Rare presentation of neurobrucellosis in a child with Recurrent transient ischemic attacks and pseudotumor cerebri (A case report and review of literature). Iran J Child Neurol. 2014;8(2):65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7.</w:t>
      </w:r>
      <w:r w:rsidRPr="009D3EBF">
        <w:tab/>
        <w:t>Kesav P, Modi M, Singla V, Khurana D, Prabhakar S. Kaleidoscopic presentation of neurobrucellosis. J Neurol Sci. 2013;331(1-2):165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8.</w:t>
      </w:r>
      <w:r w:rsidRPr="009D3EBF">
        <w:tab/>
        <w:t>Bektaş O, Ozdemir H, Yılmaz A, Fitöz S, Ciftçi E, Ince E, et al. An unusual case of neurobrucellosis presenting as demyelination disorder. Turk J Pediatr. 2013;55(2):210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49.</w:t>
      </w:r>
      <w:r w:rsidRPr="009D3EBF">
        <w:tab/>
        <w:t>Abdinia B, Barzegar M, Malaki M, Behbod H, Oskoui S. Association of Brucella meningoencephalitis with cerebrospinal fluid shunt in a child: a case report. Iran J Child Neurol. 2013;7(1):35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0.</w:t>
      </w:r>
      <w:r w:rsidRPr="009D3EBF">
        <w:tab/>
        <w:t>Sinopidis X, Kaleyias J, Mitropoulou K, Triga M, Kothare SV, Mantagos S. An uncommon case of pediatric neurobrucellosis associated with intracranial hypertension. Case Rep Infect Dis. 2012;2012:49246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1.</w:t>
      </w:r>
      <w:r w:rsidRPr="009D3EBF">
        <w:tab/>
        <w:t>Karsen H, Tekin Koruk S, Duygu F, Yapici K, Kati M. Review of 17 cases of neurobrucellosis: clinical manifestations, diagnosis, and management. Arch Iran Med. 2012;15(8):491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2.</w:t>
      </w:r>
      <w:r w:rsidRPr="009D3EBF">
        <w:tab/>
        <w:t>Işıkay S, Yılmaz K, Ölmez A. Neurobrucellosis developing unilateral oculomotor nerve paralysis. Am J Emerg Med. 2012;30(9):2085.e5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3.</w:t>
      </w:r>
      <w:r w:rsidRPr="009D3EBF">
        <w:tab/>
        <w:t>Erdem M, Namiduru M, Karaoglan I, Kecik VB, Aydin A, Tanriverdi M. Unusual presentation of neurobrucellosis: a solitary intracranial mass lesion mimicking a cerebral tumor : a case of encephalitis caused by Brucella melitensis. J Infect Chemother. 2012;18(5):767-7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4.</w:t>
      </w:r>
      <w:r w:rsidRPr="009D3EBF">
        <w:tab/>
        <w:t>Calik M, Iscan A, Gul M, Derme T, Cece H, Torun MF. Severe neurobrucellosis in a young infant. Clin Neurol Neurosurg. 2012;114(7):1046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5.</w:t>
      </w:r>
      <w:r w:rsidRPr="009D3EBF">
        <w:tab/>
        <w:t>Budnik I, Fuchs I, Shelef I, Krymko H, Greenberg D. Unusual presentations of pediatric neurobrucellosis. Am J Trop Med Hyg. 2012;86(2):258-6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6.</w:t>
      </w:r>
      <w:r w:rsidRPr="009D3EBF">
        <w:tab/>
        <w:t>Yilmaz S, Serdaroglu G, Gokben S, Tekgul H. A case of neurobrucellosis presenting with isolated intracranial hypertension. J Child Neurol. 2011;26(10):1316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7.</w:t>
      </w:r>
      <w:r w:rsidRPr="009D3EBF">
        <w:tab/>
        <w:t>Marques R, Martins C, Machado I, Monteiro JP, Campos N, Calhau P. Unilateral optic neuritis as a presentation of neurobrucellosis. Pediatr Rep. 2011;3(2):e1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8.</w:t>
      </w:r>
      <w:r w:rsidRPr="009D3EBF">
        <w:tab/>
        <w:t>Kaya O, Avşar K, Zeynep Akçam F. Unusual manifestations of brucellosis. Arch Med Sci. 2011;7(1):173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59.</w:t>
      </w:r>
      <w:r w:rsidRPr="009D3EBF">
        <w:tab/>
        <w:t>Jabbour RA, Tabbarah Z. Neurobrucellosis presenting with hearing loss, gait disturbances and diffuse white matter disease on brain magnetic resonance imaging (MRI). J Med Liban. 2011;59(2):105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0.</w:t>
      </w:r>
      <w:r w:rsidRPr="009D3EBF">
        <w:tab/>
        <w:t>Altekin RE, Karakas MS, Yanikoglu A, Ozbek SC, Akdemir B, Demirtas H, et al. Aortic valve endocarditis and cerebral mycotic aneurysm due to brucellosis. J Cardiol Cases. 2011;4(3):e179-e8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1.</w:t>
      </w:r>
      <w:r w:rsidRPr="009D3EBF">
        <w:tab/>
        <w:t>Al Ayed MS. Neurobrucellosis in children, a report of 2 cases. Int J Health Sci (Qassim). 2011;5(1):81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2.</w:t>
      </w:r>
      <w:r w:rsidRPr="009D3EBF">
        <w:tab/>
        <w:t>Türel O, Sanli K, Hatipoğlu N, Aydoğmuş C, Hatipoğlu H, Siraneci R. Acute meningoencephalitis due to Brucella: case report and review of neurobrucellosis in children. Turk J Pediatr. 2010;52(4):426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3.</w:t>
      </w:r>
      <w:r w:rsidRPr="009D3EBF">
        <w:tab/>
        <w:t>Tekin-Koruk S, Duygu F, Gursoy B, Karaagac L, Bayraktar M. A rare case of seronegative neurobrucellosis. Ann Saudi Med. 2010;30(5):412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4.</w:t>
      </w:r>
      <w:r w:rsidRPr="009D3EBF">
        <w:tab/>
        <w:t>Sturniolo G, Mondello P, Bruno S, Bonfatto OE, Frattima S, Albanese A, et al. Neurobrucellosis associated with syndrome of inappropriate antidiuretic hormone with resultant diabetes insipidus and hypothyroidism. J Clin Microbiol. 2010;48(10):3806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5.</w:t>
      </w:r>
      <w:r w:rsidRPr="009D3EBF">
        <w:tab/>
        <w:t>Inan AS, Ceran N, Erdem I, Engin DO, Senbayrak S, Ozyurek SC, et al. Neurobrucellosis with transient ischemic attack, vasculopathic changes, intracerebral granulomas and basal ganglia infarction: a case report. J Med Case Rep. 2010;4:34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6.</w:t>
      </w:r>
      <w:r w:rsidRPr="009D3EBF">
        <w:tab/>
        <w:t>Ay S, Tur BS, Kutlay S. Cerebral infarct due to meningovascular neurobrucellosis: a case report. Int J Infect Dis. 2010;14 Suppl 3:e202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7.</w:t>
      </w:r>
      <w:r w:rsidRPr="009D3EBF">
        <w:tab/>
        <w:t>Altas M, Evirgen O, Arica V, Tutanc M. Pediatric neurobrucellosis associated with hydrocephalus. J Pediatr Neurosci. 2010;5(2):144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8.</w:t>
      </w:r>
      <w:r w:rsidRPr="009D3EBF">
        <w:tab/>
        <w:t>Tonekaboni SH, Karimi A, Armin S, Khase LA, Sabertehrani AS. Neurobrucellosis: a partially treatable cause of vision loss. Pediatr Neurol. 2009;40(5):401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69.</w:t>
      </w:r>
      <w:r w:rsidRPr="009D3EBF">
        <w:tab/>
        <w:t>Sahin E, Yilmaz A, Ersöz G, Uğuz M, Kaya A. Multiple cranial nerve involvement caused by Brucella melitensis. South Med J. 2009;102(8):855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0.</w:t>
      </w:r>
      <w:r w:rsidRPr="009D3EBF">
        <w:tab/>
        <w:t>Ozkavukcu E, Tuncay Z, Selçuk F, Erden I. An unusual case of neurobrucellosis presenting with unilateral abducens nerve palsy: clinical and MRI findings. Diagn Interv Radiol. 2009;15(4):236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1.</w:t>
      </w:r>
      <w:r w:rsidRPr="009D3EBF">
        <w:tab/>
        <w:t>Mansour AM, Nakhla, II, Sultan YA, Frenck RW, Jr. Brucella meningitis: first reported case in Egypt. East Mediterr Health J. 2009;15(4):1040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2.</w:t>
      </w:r>
      <w:r w:rsidRPr="009D3EBF">
        <w:tab/>
        <w:t>Guneri EA, Kirkim G, Serbetcioglu BM, Erdag TK, Guneri A. Cochlear implantation in neurobrucellosis. Otol Neurotol. 2009;30(6):747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3.</w:t>
      </w:r>
      <w:r w:rsidRPr="009D3EBF">
        <w:tab/>
        <w:t>Tikare NV, Mantur BG, Bidari LH. Brucellar meningitis in an infant--evidence for human breast milk transmission. J Trop Pediatr. 2008;54(4):272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4.</w:t>
      </w:r>
      <w:r w:rsidRPr="009D3EBF">
        <w:tab/>
        <w:t>Karaoglan I, Namiduru M, Akcali A, Cansel N. Different manifestations of nervous system involvement by neurobrucellosis. Neurosciences (Riyadh). 2008;13(3):283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5.</w:t>
      </w:r>
      <w:r w:rsidRPr="009D3EBF">
        <w:tab/>
        <w:t>Karaoglan I, Akcali A, Ozkur A, Namýdurua M. Neurobrucellosis mimicking demyelinizating disorders. Ann Saudi Med. 2008;28(2):148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6.</w:t>
      </w:r>
      <w:r w:rsidRPr="009D3EBF">
        <w:tab/>
        <w:t>Jochum T, Kliesch U, Both R, Leonhardi J, Bär KJ. Neurobrucellosis with thalamic infarction: a case report. Neurol Sci. 2008;29(6):481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7.</w:t>
      </w:r>
      <w:r w:rsidRPr="009D3EBF">
        <w:tab/>
        <w:t>Guney F, Gumus H, Ogmegul A, Kandemir B, Emlik D, Arslan U, et al. First case report of neurobrucellosis associated with hydrocephalus. Clin Neurol Neurosurg. 2008;110(7):739-4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8.</w:t>
      </w:r>
      <w:r w:rsidRPr="009D3EBF">
        <w:tab/>
        <w:t>Gul HC, Erdem H, Gorenek L, Ozdag MF, Kalpakci Y, Avci IY, et al. Management of neurobrucellosis: an assessment of 11 cases. Intern Med. 2008;47(11):995-100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79.</w:t>
      </w:r>
      <w:r w:rsidRPr="009D3EBF">
        <w:tab/>
        <w:t>Bilen S, Güneş HN, Saka M, Ak F. Four different clinical manifestations of neurobrucellosis (case reports). Eur J Intern Med. 2008;19(8):e75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0.</w:t>
      </w:r>
      <w:r w:rsidRPr="009D3EBF">
        <w:tab/>
        <w:t>Nas K, Tasdemir N, Cakmak E, Kemaloglu MS, Bukte Y, Geyik MF. Cervical intramedullary granuloma of Brucella: a case report and review of the literature. Eur Spine J. 2007;16 Suppl 3(Suppl 3):255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1.</w:t>
      </w:r>
      <w:r w:rsidRPr="009D3EBF">
        <w:tab/>
        <w:t>Miyares FR, Deleu D, ElShafie SS, Equia F, Mesraoua B, Al Hail H, et al. Irreversible papillitis and ophthalmoparesis as a presenting manifestation of neurobrucellosis. Clin Neurol Neurosurg. 2007;109(5):439-4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2.</w:t>
      </w:r>
      <w:r w:rsidRPr="009D3EBF">
        <w:tab/>
        <w:t>Karaca S, Demiroglu YZ, Karataş M, Tan M. Acquired progressive spastic paraparesis due to neurobrucellosis: a case report. Acta Neurol Belg. 2007;107(4):118-2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3.</w:t>
      </w:r>
      <w:r w:rsidRPr="009D3EBF">
        <w:tab/>
        <w:t>Yetkin MA, Bulut C, Erdinc FS, Oral B, Tulek N. Evaluation of the clinical presentations in neurobrucellosis. Int J Infect Dis. 2006;10(6):446-5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4.</w:t>
      </w:r>
      <w:r w:rsidRPr="009D3EBF">
        <w:tab/>
        <w:t>Tena D, González-Praetorius A, López-Alonso A, Peña JL, Pérez-Pomata MT, Bisquert J. Acute meningitis due to Brucella spp. Eur J Pediatr. 2006;165(10):726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5.</w:t>
      </w:r>
      <w:r w:rsidRPr="009D3EBF">
        <w:tab/>
        <w:t>Miguel PS, Fernández G, Vasallo FJ, Hortas M, Lorenzo JR, Rodríguez I, et al. Neurobrucellosis mimicking cerebral tumor: case report and literature review. Clin Neurol Neurosurg. 2006;108(4):404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6.</w:t>
      </w:r>
      <w:r w:rsidRPr="009D3EBF">
        <w:tab/>
        <w:t>Keihani-Douste Z, Daneshjou K, Ghasemi M. A quadriplegic child with multiple brain abscesses: case report of neurobrucellosis. Med Sci Monit. 2006;12(12):Cs119-2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7.</w:t>
      </w:r>
      <w:r w:rsidRPr="009D3EBF">
        <w:tab/>
        <w:t>Karakurum Goksel B, Yerdelen D, Karatas M, Pelit A, Demiroglu YZ, Kizilkilic O, et al. Abducens nerve palsy and optic neuritis as initial manifestation in brucellosis. Scand J Infect Dis. 2006;38(8):721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8.</w:t>
      </w:r>
      <w:r w:rsidRPr="009D3EBF">
        <w:tab/>
        <w:t>Cagatay A, Karadeniz A, Ozsut H, Eraksoy H, Calangu S. Hearing loss in patient with neurobrucellosis. South Med J. 2006;99(11):1305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89.</w:t>
      </w:r>
      <w:r w:rsidRPr="009D3EBF">
        <w:tab/>
        <w:t>Bingöl A, Togay-Işikay C. Neurobrucellosis as an exceptional cause of transient ischemic attacks. Eur J Neurol. 2006;13(5):544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0.</w:t>
      </w:r>
      <w:r w:rsidRPr="009D3EBF">
        <w:tab/>
        <w:t>Adaletli I, Albayram S, Gurses B, Ozer H, Yilmaz MH, Gulsen F, et al. Vasculopathic changes in the cerebral arterial system with neurobrucellosis. AJNR Am J Neuroradiol. 2006;27(2):384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1.</w:t>
      </w:r>
      <w:r w:rsidRPr="009D3EBF">
        <w:tab/>
        <w:t>Vajramani GV, Nagmoti MB, Patil CS. Neurobrucellosis presenting as an intra-medullary spinal cord abscess. Ann Clin Microbiol Antimicrob. 2005;4:1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2.</w:t>
      </w:r>
      <w:r w:rsidRPr="009D3EBF">
        <w:tab/>
        <w:t>Levy J, Shneck M, Marcus M, Lifshitz T. Brucella meningitis and papilledema in a child. Eur J Ophthalmol. 2005;15(6):818-2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3.</w:t>
      </w:r>
      <w:r w:rsidRPr="009D3EBF">
        <w:tab/>
        <w:t>Krishnan C, Kaplin AI, Graber JS, Darman JS, Kerr DA. Recurrent transverse myelitis following neurobrucellosis: immunologic features and beneficial response to immunosuppression. J Neurovirol. 2005;11(2):225-3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4.</w:t>
      </w:r>
      <w:r w:rsidRPr="009D3EBF">
        <w:tab/>
        <w:t>Kizilkilic O, Turunc T, Yildirim T, Demiroglu YZ, Hurcan C, Uncu H. Successful medical treatment of intracranial abscess caused by Brucella spp. J Infect. 2005;51(1):77-8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5.</w:t>
      </w:r>
      <w:r w:rsidRPr="009D3EBF">
        <w:tab/>
        <w:t>Ozisik HI, Ersoy Y, Refik Tevfik M, Kizkin S, Ozcan C. Isolated intracranial hypertension: a rare presentation of neurobrucellosis. Microbes Infect. 2004;6(9):861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6.</w:t>
      </w:r>
      <w:r w:rsidRPr="009D3EBF">
        <w:tab/>
        <w:t>Hatipoglu CA, Yetkin A, Ertem GT, Tulek N. Unusual clinical presentations of brucellosis. Scand J Infect Dis. 2004;36(9):694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7.</w:t>
      </w:r>
      <w:r w:rsidRPr="009D3EBF">
        <w:tab/>
        <w:t>Gündeş S, Meriç M, Willke A, Erdenliğ S, Koç K. A case of intracranial abscess due to Brucella melitensis. Int J Infect Dis. 2004;8(6):379-8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8.</w:t>
      </w:r>
      <w:r w:rsidRPr="009D3EBF">
        <w:tab/>
        <w:t>Al-Sous MW, Bohlega S, Al-Kawi MZ, Alwatban J, McLean DR. Neurobrucellosis: clinical and neuroimaging correlation. AJNR Am J Neuroradiol. 2004;25(3):395-40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99.</w:t>
      </w:r>
      <w:r w:rsidRPr="009D3EBF">
        <w:tab/>
        <w:t>Ulas UH, Hamamcioglu K, Eroglu E, Odabasi Z, Alanoglu E, Demirkaya S, et al. Paraplegia associated with brucellosis involving the anterior lumbrosacral nerve roots. J Peripher Nerv Syst. 2003;8(1):8-1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0.</w:t>
      </w:r>
      <w:r w:rsidRPr="009D3EBF">
        <w:tab/>
        <w:t>Solaroglu I, Kaptanoglu E, Okutan O, Beskonakli E. Solitary extra-axial posterior fossa abscess due to neurobrucellosis. J Clin Neurosci. 2003;10(6):710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1.</w:t>
      </w:r>
      <w:r w:rsidRPr="009D3EBF">
        <w:tab/>
        <w:t>Koussa S, Chemaly R. Neurobrucellosis presenting with diffuse cerebral white matter lesions. Eur Neurol. 2003;50(2):121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2.</w:t>
      </w:r>
      <w:r w:rsidRPr="009D3EBF">
        <w:tab/>
        <w:t>Yilmaz M, Ozaras R, Ozturk R, Mert A, Tabak F, Aktuglu Y. Epileptic seizure: an atypical presentation in an adolescent boy with neurobrucellosis. Scand J Infect Dis. 2002;34(8):623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3.</w:t>
      </w:r>
      <w:r w:rsidRPr="009D3EBF">
        <w:tab/>
        <w:t>Wallach JC, Baldi PC, Fossati CA. Clinical and diagnostic aspects of relapsing meningoencephalitis due to Brucella suis. Eur J Clin Microbiol Infect Dis. 2002;21(10):760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4.</w:t>
      </w:r>
      <w:r w:rsidRPr="009D3EBF">
        <w:tab/>
        <w:t>Novati R, Viganò MG, de Bona A, Nocita B, Finazzi R, Lazzarin A. Neurobrucellosis with spinal cord abscess of the dorsal tract: a case report. Int J Infect Dis. 2002;6(2):149-5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5.</w:t>
      </w:r>
      <w:r w:rsidRPr="009D3EBF">
        <w:tab/>
        <w:t>Arévalo Lorido JC, Carretero Gómez J, Romero Requena J, Bureo Dacal JC, Vera Tomé A, Bureo Dacal P. Brucellar spondylitis and meningoencephalitis: a case report. Neth J Med. 2001;59(3):158-6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6.</w:t>
      </w:r>
      <w:r w:rsidRPr="009D3EBF">
        <w:tab/>
        <w:t>Trifiletti RR, Restivo DA, Pavone P, Giuffrida S, Parano E. Diabetes insipidus in neurobrucellosis. Clin Neurol Neurosurg. 2000;102(3):163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7.</w:t>
      </w:r>
      <w:r w:rsidRPr="009D3EBF">
        <w:tab/>
        <w:t>Zaidan R, Al Tahan AR. Cerebral venous thrombosis: a new manifestation of neurobrucellosis. Clin Infect Dis. 1999;28(2):399-40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8.</w:t>
      </w:r>
      <w:r w:rsidRPr="009D3EBF">
        <w:tab/>
        <w:t>Güven MB, Cirak B, Kutluhan A, Ugras S. Pituitary abscess secondary to neurobrucellosis. Case illustration. J Neurosurg. 1999;90(6):114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09.</w:t>
      </w:r>
      <w:r w:rsidRPr="009D3EBF">
        <w:tab/>
        <w:t>Locutura J, Lorenzo JF, Miján A, Galdós-Barroso M, Saez-Royuela F. Non-simultaneous Brucella peritonitis and meningitis in a patient with a ventriculoperitoneal shunt. Eur J Clin Microbiol Infect Dis. 1998;17(5):361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0.</w:t>
      </w:r>
      <w:r w:rsidRPr="009D3EBF">
        <w:tab/>
        <w:t>Habeeb YK, Al-Najdi AK, Sadek SA, Al-Onaizi E. Paediatric neurobrucellosis: case report and literature review. J Infect. 1998;37(1):59-6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1.</w:t>
      </w:r>
      <w:r w:rsidRPr="009D3EBF">
        <w:tab/>
        <w:t>Ciftçi E, Erden I, Akyar S. Brucellosis of the pituitary region: MRI. Neuroradiology. 1998;40(6):383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2.</w:t>
      </w:r>
      <w:r w:rsidRPr="009D3EBF">
        <w:tab/>
        <w:t>Akdeniz H, Irmak H, Anlar O, Demiröz AP. Central nervous system brucellosis: presentation, diagnosis and treatment. J Infect. 1998;36(3):297-30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3.</w:t>
      </w:r>
      <w:r w:rsidRPr="009D3EBF">
        <w:tab/>
        <w:t>Omar FZ, Zuberi S, Minns RA. Neurobrucellosis in childhood: six new cases and a review of the literature. Dev Med Child Neurol. 1997;39(11):762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4.</w:t>
      </w:r>
      <w:r w:rsidRPr="009D3EBF">
        <w:tab/>
        <w:t>Shoshan Y, Maayan S, Gomori MJ, Israel Z. Chronic subdural empyema: a new presentation of neurobrucellosis. Clin Infect Dis. 1996;23(2):400-1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5.</w:t>
      </w:r>
      <w:r w:rsidRPr="009D3EBF">
        <w:tab/>
        <w:t>Estevão MH, Barosa LM, Matos LM, Barroso AA, da Mota HC. Neurobrucellosis in children. Eur J Pediatr. 1995;154(2):120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6.</w:t>
      </w:r>
      <w:r w:rsidRPr="009D3EBF">
        <w:tab/>
        <w:t>al-Eissa YA. Clinical and therapeutic features of childhood neurobrucellosis. Scand J Infect Dis. 1995;27(4):339-4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7.</w:t>
      </w:r>
      <w:r w:rsidRPr="009D3EBF">
        <w:tab/>
        <w:t>Yaşar Anlar F, Yalçin S, Seçmeer G. Persistent hypoglycorrhachia in neurobrucellosis. Pediatr Infect Dis J. 1994;13(8):747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8.</w:t>
      </w:r>
      <w:r w:rsidRPr="009D3EBF">
        <w:tab/>
        <w:t>Santini C, Baiocchi P, Berardelli A, Venditti M, Serra P. A case of brain abscess due to Brucella melitensis. Clin Infect Dis. 1994;19(5):977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19.</w:t>
      </w:r>
      <w:r w:rsidRPr="009D3EBF">
        <w:tab/>
        <w:t>Thomas R, Kameswaran M, Murugan V, Okafor BC. Sensorineural hearing loss in neurobrucellosis. J Laryngol Otol. 1993;107(11):1034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0.</w:t>
      </w:r>
      <w:r w:rsidRPr="009D3EBF">
        <w:tab/>
        <w:t>al-Eissa YA. Unusual suppurative complications of brucellosis in children. Acta Paediatr. 1993;82(11):987-9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1.</w:t>
      </w:r>
      <w:r w:rsidRPr="009D3EBF">
        <w:tab/>
        <w:t>McLean DR, Russell N, Khan MY. Neurobrucellosis: clinical and therapeutic features. Clin Infect Dis. 1992;15(4):582-9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2.</w:t>
      </w:r>
      <w:r w:rsidRPr="009D3EBF">
        <w:tab/>
        <w:t>Chowdhary UM, Twum-Danso K. Brucella meningoencephalitis associated with cerebrospinal fluid shunt in a child: case report. Surg Neurol. 1991;35(6):468-70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3.</w:t>
      </w:r>
      <w:r w:rsidRPr="009D3EBF">
        <w:tab/>
        <w:t>Challoner KR, Riley KB, Larsen RA. Brucella meningitis. Am J Emerg Med. 1990;8(1):40-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4.</w:t>
      </w:r>
      <w:r w:rsidRPr="009D3EBF">
        <w:tab/>
        <w:t>Bucher A, Gaustad P, Pape E. Chronic neurobrucellosis due to Brucella melitensis. Scand J Infect Dis. 1990;22(2):223-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5.</w:t>
      </w:r>
      <w:r w:rsidRPr="009D3EBF">
        <w:tab/>
        <w:t>Wen H, Jin D, Cai L, Wu T, Liu H. Neurobrucellosis with ischemic stroke and spinal cord involvement: a case report. BMC Neurol. 2021;21(1):12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6.</w:t>
      </w:r>
      <w:r w:rsidRPr="009D3EBF">
        <w:tab/>
        <w:t>Díaz-Vintimilla JJ, Rosales Hernández LA, Zapata-Arenas R, Sánchez-Montes S, Becker I. Subacute transverse myelitis as a clinical presentation of neurobrucellosis. J Infect Dev Ctries. 2021;15(9):1359-6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7.</w:t>
      </w:r>
      <w:r w:rsidRPr="009D3EBF">
        <w:tab/>
        <w:t>Al-Qarhi R, Al-Dabbagh M. Brucella Shunt Infection Complicated by Peritonitis: Case Report and Review of the Literature. Infect Dis Rep. 2021;13(2):367-76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8.</w:t>
      </w:r>
      <w:r w:rsidRPr="009D3EBF">
        <w:tab/>
        <w:t>AlNahhas OF, Menezes GA, Alkheder KA, Al Khafaji Y, Javid N. Neurobrucellosis related to the consumption of unpasteurized camel milk in Ras Al Khaimah, United Arab Emirates. J Pure Appl Microbiol. 2020;14(1):183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29.</w:t>
      </w:r>
      <w:r w:rsidRPr="009D3EBF">
        <w:tab/>
        <w:t>Akçam FZ, Akçam M, Yılmaz M, Temel EN, Kaya O, Yılmaz GR. Neurobrucellosis: Two cases, two different presentation. Turk Noroloji Derg. 2020;26(4):342-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0.</w:t>
      </w:r>
      <w:r w:rsidRPr="009D3EBF">
        <w:tab/>
        <w:t>Aghamollaii V, Ahmadinejad Z, Mohammadian F, Mirsepassi Z. Catatonic state as a rare presentation of neurobrucellosis: A case report. Iran J Psychiatr Behav Sci. 2019;13(3)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1.</w:t>
      </w:r>
      <w:r w:rsidRPr="009D3EBF">
        <w:tab/>
        <w:t>Oozer G, Kutlu G, Inan LE. A Rare Clinical Presentation of Neurobrucellosis Paraparesis: A Report of two Cases. Eurasian J Med Oncol. 2018;2(4):254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2.</w:t>
      </w:r>
      <w:r w:rsidRPr="009D3EBF">
        <w:tab/>
        <w:t>Mohammed W, Al Sous MW. Neurobrucellosis: Unusual Cause of Stroke in a Young Patient. Neurology. 2018;90:2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3.</w:t>
      </w:r>
      <w:r w:rsidRPr="009D3EBF">
        <w:tab/>
        <w:t>Yang XY, Liu XL, Li WS, Chen DW, Ma CY. Neurobrucellosis presenting as a pituitary abscess: a case report and review of literature. Int J Clin Exp Med. 2017;10(6):9669-7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4.</w:t>
      </w:r>
      <w:r w:rsidRPr="009D3EBF">
        <w:tab/>
        <w:t>Köse H, Temoçin F, Temoçin S. Neurobrucellosis accompanied by sternoclavicular arthritis: A case report. Haseki Tip Bulteni. 2017;55(4):322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5.</w:t>
      </w:r>
      <w:r w:rsidRPr="009D3EBF">
        <w:tab/>
        <w:t>Yasin M, Moghtader Mojdehi AH. Acute neurobrucellosis: Syndrome of inappropriate antidiuretic hormone secretion and parkinsonism presentation. Arch Clin Infect Dis. 2014;9(3)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6.</w:t>
      </w:r>
      <w:r w:rsidRPr="009D3EBF">
        <w:tab/>
        <w:t>Gurler S, Kutluhan S, Kaya O, Tığ UŞ, Akpınar O, Karabacak M, et al. A case of neurobrucellosis that mimicks increased intracranial hypertension syndrome. Turk Noroloji Derg. 2014;20(4):132-4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7.</w:t>
      </w:r>
      <w:r w:rsidRPr="009D3EBF">
        <w:tab/>
        <w:t>Oz FN, Tanir G, Simsek G, Kaya NG, Akin I. A case of underdiagnosed brucella meningitis presented with hearing loss. Infect Dis Clin Pract. 2013;21(2):136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8.</w:t>
      </w:r>
      <w:r w:rsidRPr="009D3EBF">
        <w:tab/>
        <w:t>Sathyanarayanan V, Ragini B, Razak A, Prabhu MMP. Brucella meningoencephalitis with hydrocephalus masquerading as tuberculosis. Asian Pac J Trop Med. 2010;3(10):835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39.</w:t>
      </w:r>
      <w:r w:rsidRPr="009D3EBF">
        <w:tab/>
        <w:t>Turkoglu R, Ceran N, Gencer M, Tutkavul K, Tireli H. Neurobrucellosis mimicking demyelinating disease. Mult Scler. 2008;14:S224-S5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40.</w:t>
      </w:r>
      <w:r w:rsidRPr="009D3EBF">
        <w:tab/>
        <w:t>Mohsenpour B, Khomand P, Ghaderi E. Neurobrucellosis: Report of a case with CVA manifestation. Pak J Med Sci. 2008;24(4):614-7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41.</w:t>
      </w:r>
      <w:r w:rsidRPr="009D3EBF">
        <w:tab/>
        <w:t>Ghaffarinejad A, Sarafzadeh F, Sedighi B, Sadeghieh T. Psychosis as an early presentation of neuro-brucellosis. Iran J Med Sci. 2008;33(1):57-9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42.</w:t>
      </w:r>
      <w:r w:rsidRPr="009D3EBF">
        <w:tab/>
        <w:t>Helvaci M, Kasirga E, Çetin N, Yaprak I. Intramedullary spinal cord abscess suspected of Brucella infection. Pediatr Int. 2002;44(4):446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43.</w:t>
      </w:r>
      <w:r w:rsidRPr="009D3EBF">
        <w:tab/>
        <w:t>Erdem H, Ulu-Kilic A, Kilic S, Karahocagil M, Shehata G, Eren-Tulek N, et al. Efficacy and tolerability of antibiotic combinations in neurobrucellosis: results of the Istanbul study. Antimicrob Agents Chemother. 2012;56(3):1523-8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44.</w:t>
      </w:r>
      <w:r w:rsidRPr="009D3EBF">
        <w:tab/>
        <w:t>Asadipooya K, Dehghanian A, Omrani GH, Abbasi F. Short-course treatment in neurobrucellosis: a study in Iran. Neurol India. 2011;59(1):101-3.</w:t>
      </w:r>
    </w:p>
    <w:p w:rsidR="009D3EBF" w:rsidRPr="009D3EBF" w:rsidRDefault="009D3EBF" w:rsidP="009D3EBF">
      <w:pPr>
        <w:pStyle w:val="EndNoteBibliography"/>
        <w:spacing w:after="0"/>
      </w:pPr>
      <w:r w:rsidRPr="009D3EBF">
        <w:t>145.</w:t>
      </w:r>
      <w:r w:rsidRPr="009D3EBF">
        <w:tab/>
        <w:t>Gul HC, Erdem H, Gorenek L, Ozdag MF, Kalpakci Y, Avc1 sYa, et al. Management of neurobrucellosis: an assessment of 11 cases. Internal medicine. 2008;47 11:995-1001.</w:t>
      </w:r>
    </w:p>
    <w:p w:rsidR="009D3EBF" w:rsidRPr="009D3EBF" w:rsidRDefault="009D3EBF" w:rsidP="009D3EBF">
      <w:pPr>
        <w:pStyle w:val="EndNoteBibliography"/>
      </w:pPr>
      <w:r w:rsidRPr="009D3EBF">
        <w:t>146.</w:t>
      </w:r>
      <w:r w:rsidRPr="009D3EBF">
        <w:tab/>
        <w:t>Akdeniz H, Irmak H, Anlar Ö, Demiröz AP. Central nervous system brucellosis: Presentation, diagnosis and treatment. Journal of Infection. 1998;36(3):297-301.</w:t>
      </w:r>
    </w:p>
    <w:p w:rsidR="00D97410" w:rsidRDefault="00643CBB" w:rsidP="009D3EBF">
      <w:r>
        <w:fldChar w:fldCharType="end"/>
      </w:r>
    </w:p>
    <w:sectPr w:rsidR="00D9741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xrptz2nf5rdrerve3xs9astsx9r5rar0sf&quot;&gt;article_nb&lt;record-ids&gt;&lt;item&gt;44&lt;/item&gt;&lt;item&gt;45&lt;/item&gt;&lt;/record-ids&gt;&lt;/item&gt;&lt;item db-id=&quot;e292sw52gp0vsrev2pp59ptftf9zsrrxrasr&quot;&gt;neuro1&lt;record-ids&gt;&lt;item&gt;2&lt;/item&gt;&lt;item&gt;6&lt;/item&gt;&lt;item&gt;15&lt;/item&gt;&lt;item&gt;19&lt;/item&gt;&lt;item&gt;20&lt;/item&gt;&lt;item&gt;21&lt;/item&gt;&lt;item&gt;23&lt;/item&gt;&lt;item&gt;24&lt;/item&gt;&lt;item&gt;25&lt;/item&gt;&lt;item&gt;30&lt;/item&gt;&lt;item&gt;31&lt;/item&gt;&lt;item&gt;35&lt;/item&gt;&lt;item&gt;37&lt;/item&gt;&lt;item&gt;39&lt;/item&gt;&lt;item&gt;40&lt;/item&gt;&lt;item&gt;43&lt;/item&gt;&lt;item&gt;44&lt;/item&gt;&lt;item&gt;50&lt;/item&gt;&lt;item&gt;51&lt;/item&gt;&lt;item&gt;53&lt;/item&gt;&lt;item&gt;61&lt;/item&gt;&lt;item&gt;65&lt;/item&gt;&lt;item&gt;68&lt;/item&gt;&lt;item&gt;74&lt;/item&gt;&lt;item&gt;75&lt;/item&gt;&lt;item&gt;76&lt;/item&gt;&lt;item&gt;79&lt;/item&gt;&lt;item&gt;81&lt;/item&gt;&lt;item&gt;82&lt;/item&gt;&lt;item&gt;84&lt;/item&gt;&lt;item&gt;89&lt;/item&gt;&lt;item&gt;90&lt;/item&gt;&lt;item&gt;97&lt;/item&gt;&lt;item&gt;99&lt;/item&gt;&lt;item&gt;101&lt;/item&gt;&lt;item&gt;102&lt;/item&gt;&lt;item&gt;104&lt;/item&gt;&lt;item&gt;110&lt;/item&gt;&lt;item&gt;116&lt;/item&gt;&lt;item&gt;120&lt;/item&gt;&lt;item&gt;122&lt;/item&gt;&lt;item&gt;125&lt;/item&gt;&lt;item&gt;126&lt;/item&gt;&lt;item&gt;127&lt;/item&gt;&lt;item&gt;137&lt;/item&gt;&lt;item&gt;141&lt;/item&gt;&lt;item&gt;142&lt;/item&gt;&lt;item&gt;148&lt;/item&gt;&lt;item&gt;151&lt;/item&gt;&lt;item&gt;159&lt;/item&gt;&lt;item&gt;161&lt;/item&gt;&lt;item&gt;164&lt;/item&gt;&lt;item&gt;166&lt;/item&gt;&lt;item&gt;167&lt;/item&gt;&lt;item&gt;169&lt;/item&gt;&lt;item&gt;172&lt;/item&gt;&lt;item&gt;179&lt;/item&gt;&lt;item&gt;183&lt;/item&gt;&lt;item&gt;184&lt;/item&gt;&lt;item&gt;186&lt;/item&gt;&lt;item&gt;190&lt;/item&gt;&lt;item&gt;191&lt;/item&gt;&lt;item&gt;193&lt;/item&gt;&lt;item&gt;195&lt;/item&gt;&lt;item&gt;198&lt;/item&gt;&lt;item&gt;200&lt;/item&gt;&lt;item&gt;201&lt;/item&gt;&lt;item&gt;202&lt;/item&gt;&lt;item&gt;210&lt;/item&gt;&lt;item&gt;211&lt;/item&gt;&lt;item&gt;214&lt;/item&gt;&lt;item&gt;215&lt;/item&gt;&lt;item&gt;217&lt;/item&gt;&lt;item&gt;223&lt;/item&gt;&lt;item&gt;234&lt;/item&gt;&lt;item&gt;239&lt;/item&gt;&lt;item&gt;241&lt;/item&gt;&lt;item&gt;243&lt;/item&gt;&lt;item&gt;244&lt;/item&gt;&lt;item&gt;245&lt;/item&gt;&lt;item&gt;250&lt;/item&gt;&lt;item&gt;253&lt;/item&gt;&lt;item&gt;261&lt;/item&gt;&lt;item&gt;266&lt;/item&gt;&lt;item&gt;267&lt;/item&gt;&lt;item&gt;268&lt;/item&gt;&lt;item&gt;272&lt;/item&gt;&lt;item&gt;274&lt;/item&gt;&lt;item&gt;275&lt;/item&gt;&lt;item&gt;277&lt;/item&gt;&lt;item&gt;282&lt;/item&gt;&lt;item&gt;285&lt;/item&gt;&lt;item&gt;287&lt;/item&gt;&lt;item&gt;289&lt;/item&gt;&lt;item&gt;292&lt;/item&gt;&lt;item&gt;297&lt;/item&gt;&lt;item&gt;304&lt;/item&gt;&lt;item&gt;310&lt;/item&gt;&lt;item&gt;316&lt;/item&gt;&lt;item&gt;318&lt;/item&gt;&lt;item&gt;321&lt;/item&gt;&lt;item&gt;331&lt;/item&gt;&lt;item&gt;335&lt;/item&gt;&lt;item&gt;339&lt;/item&gt;&lt;item&gt;344&lt;/item&gt;&lt;item&gt;346&lt;/item&gt;&lt;item&gt;348&lt;/item&gt;&lt;item&gt;354&lt;/item&gt;&lt;item&gt;364&lt;/item&gt;&lt;item&gt;368&lt;/item&gt;&lt;item&gt;372&lt;/item&gt;&lt;item&gt;373&lt;/item&gt;&lt;item&gt;375&lt;/item&gt;&lt;item&gt;376&lt;/item&gt;&lt;item&gt;379&lt;/item&gt;&lt;item&gt;384&lt;/item&gt;&lt;item&gt;396&lt;/item&gt;&lt;item&gt;397&lt;/item&gt;&lt;item&gt;400&lt;/item&gt;&lt;item&gt;402&lt;/item&gt;&lt;item&gt;405&lt;/item&gt;&lt;item&gt;408&lt;/item&gt;&lt;item&gt;415&lt;/item&gt;&lt;item&gt;423&lt;/item&gt;&lt;item&gt;433&lt;/item&gt;&lt;item&gt;437&lt;/item&gt;&lt;item&gt;438&lt;/item&gt;&lt;item&gt;444&lt;/item&gt;&lt;item&gt;458&lt;/item&gt;&lt;item&gt;499&lt;/item&gt;&lt;item&gt;500&lt;/item&gt;&lt;item&gt;520&lt;/item&gt;&lt;item&gt;530&lt;/item&gt;&lt;item&gt;533&lt;/item&gt;&lt;item&gt;541&lt;/item&gt;&lt;item&gt;549&lt;/item&gt;&lt;item&gt;565&lt;/item&gt;&lt;item&gt;574&lt;/item&gt;&lt;item&gt;580&lt;/item&gt;&lt;item&gt;616&lt;/item&gt;&lt;item&gt;627&lt;/item&gt;&lt;item&gt;630&lt;/item&gt;&lt;item&gt;633&lt;/item&gt;&lt;item&gt;652&lt;/item&gt;&lt;/record-ids&gt;&lt;/item&gt;&lt;/Libraries&gt;"/>
  </w:docVars>
  <w:rsids>
    <w:rsidRoot w:val="00AF6F54"/>
    <w:rsid w:val="0002471A"/>
    <w:rsid w:val="000579DE"/>
    <w:rsid w:val="000A2046"/>
    <w:rsid w:val="000D19AF"/>
    <w:rsid w:val="00102C55"/>
    <w:rsid w:val="0012164E"/>
    <w:rsid w:val="00126B01"/>
    <w:rsid w:val="00136447"/>
    <w:rsid w:val="00152A83"/>
    <w:rsid w:val="00155A15"/>
    <w:rsid w:val="00165145"/>
    <w:rsid w:val="0016748F"/>
    <w:rsid w:val="00185480"/>
    <w:rsid w:val="00193782"/>
    <w:rsid w:val="001A056F"/>
    <w:rsid w:val="001B1182"/>
    <w:rsid w:val="001C73F1"/>
    <w:rsid w:val="001E3E72"/>
    <w:rsid w:val="00205E98"/>
    <w:rsid w:val="0025457A"/>
    <w:rsid w:val="00262EDD"/>
    <w:rsid w:val="002853B0"/>
    <w:rsid w:val="00290F2C"/>
    <w:rsid w:val="0029525F"/>
    <w:rsid w:val="002A161C"/>
    <w:rsid w:val="002C2A27"/>
    <w:rsid w:val="002F085F"/>
    <w:rsid w:val="003009F1"/>
    <w:rsid w:val="0034335C"/>
    <w:rsid w:val="003A10DA"/>
    <w:rsid w:val="003A114D"/>
    <w:rsid w:val="003B5F56"/>
    <w:rsid w:val="003D17C2"/>
    <w:rsid w:val="003E602C"/>
    <w:rsid w:val="003F188B"/>
    <w:rsid w:val="003F3344"/>
    <w:rsid w:val="00407423"/>
    <w:rsid w:val="00425AB6"/>
    <w:rsid w:val="004465FC"/>
    <w:rsid w:val="0046036F"/>
    <w:rsid w:val="00477D31"/>
    <w:rsid w:val="00483BF1"/>
    <w:rsid w:val="004E22E7"/>
    <w:rsid w:val="00506357"/>
    <w:rsid w:val="0051250C"/>
    <w:rsid w:val="00533942"/>
    <w:rsid w:val="00543A9C"/>
    <w:rsid w:val="00557A91"/>
    <w:rsid w:val="005604FA"/>
    <w:rsid w:val="005751A9"/>
    <w:rsid w:val="005C2E17"/>
    <w:rsid w:val="005C3151"/>
    <w:rsid w:val="005C4D58"/>
    <w:rsid w:val="005F68B7"/>
    <w:rsid w:val="0060301D"/>
    <w:rsid w:val="006317E3"/>
    <w:rsid w:val="00641D22"/>
    <w:rsid w:val="006431D5"/>
    <w:rsid w:val="00643CBB"/>
    <w:rsid w:val="00660678"/>
    <w:rsid w:val="006627B6"/>
    <w:rsid w:val="00695E62"/>
    <w:rsid w:val="006A421C"/>
    <w:rsid w:val="006B56F6"/>
    <w:rsid w:val="006C2B07"/>
    <w:rsid w:val="006D5D2D"/>
    <w:rsid w:val="006E3E64"/>
    <w:rsid w:val="00711A51"/>
    <w:rsid w:val="00764949"/>
    <w:rsid w:val="00765275"/>
    <w:rsid w:val="00765B44"/>
    <w:rsid w:val="00766A8D"/>
    <w:rsid w:val="00786EE1"/>
    <w:rsid w:val="007B6AC6"/>
    <w:rsid w:val="007B6DE2"/>
    <w:rsid w:val="007C14D2"/>
    <w:rsid w:val="007D365E"/>
    <w:rsid w:val="008354B7"/>
    <w:rsid w:val="0085333C"/>
    <w:rsid w:val="008A7E94"/>
    <w:rsid w:val="008D1178"/>
    <w:rsid w:val="00905E95"/>
    <w:rsid w:val="00906E3E"/>
    <w:rsid w:val="00941EBB"/>
    <w:rsid w:val="00946CEA"/>
    <w:rsid w:val="009656B6"/>
    <w:rsid w:val="00987752"/>
    <w:rsid w:val="009A5BC0"/>
    <w:rsid w:val="009A6B1D"/>
    <w:rsid w:val="009B0C3A"/>
    <w:rsid w:val="009C56F2"/>
    <w:rsid w:val="009D0904"/>
    <w:rsid w:val="009D3EBF"/>
    <w:rsid w:val="009E2791"/>
    <w:rsid w:val="009E6907"/>
    <w:rsid w:val="00A04BA6"/>
    <w:rsid w:val="00A249FD"/>
    <w:rsid w:val="00A26415"/>
    <w:rsid w:val="00A42033"/>
    <w:rsid w:val="00A4616D"/>
    <w:rsid w:val="00A658BF"/>
    <w:rsid w:val="00AE3C0E"/>
    <w:rsid w:val="00AF6F54"/>
    <w:rsid w:val="00B001DD"/>
    <w:rsid w:val="00B07EC1"/>
    <w:rsid w:val="00B1035A"/>
    <w:rsid w:val="00B10777"/>
    <w:rsid w:val="00B14B9C"/>
    <w:rsid w:val="00B22BE4"/>
    <w:rsid w:val="00B23D86"/>
    <w:rsid w:val="00B24C3E"/>
    <w:rsid w:val="00B41122"/>
    <w:rsid w:val="00B431A8"/>
    <w:rsid w:val="00B47B29"/>
    <w:rsid w:val="00B735F5"/>
    <w:rsid w:val="00B77943"/>
    <w:rsid w:val="00BA1FD7"/>
    <w:rsid w:val="00BC308B"/>
    <w:rsid w:val="00C21FF7"/>
    <w:rsid w:val="00C3236B"/>
    <w:rsid w:val="00C347F9"/>
    <w:rsid w:val="00C405E6"/>
    <w:rsid w:val="00C43BC7"/>
    <w:rsid w:val="00C4715E"/>
    <w:rsid w:val="00C514EA"/>
    <w:rsid w:val="00CB1E6D"/>
    <w:rsid w:val="00CB7C90"/>
    <w:rsid w:val="00D07C03"/>
    <w:rsid w:val="00D713E6"/>
    <w:rsid w:val="00D77538"/>
    <w:rsid w:val="00D77778"/>
    <w:rsid w:val="00D92CB2"/>
    <w:rsid w:val="00D955F8"/>
    <w:rsid w:val="00D97410"/>
    <w:rsid w:val="00DB0A73"/>
    <w:rsid w:val="00DC5309"/>
    <w:rsid w:val="00DC5AF9"/>
    <w:rsid w:val="00DF174C"/>
    <w:rsid w:val="00E01105"/>
    <w:rsid w:val="00E0449D"/>
    <w:rsid w:val="00E4452F"/>
    <w:rsid w:val="00E52EFC"/>
    <w:rsid w:val="00E5599D"/>
    <w:rsid w:val="00E55A97"/>
    <w:rsid w:val="00E83858"/>
    <w:rsid w:val="00E97FF2"/>
    <w:rsid w:val="00EB7245"/>
    <w:rsid w:val="00EC0778"/>
    <w:rsid w:val="00ED583F"/>
    <w:rsid w:val="00EF5CCA"/>
    <w:rsid w:val="00F07AA9"/>
    <w:rsid w:val="00F07D71"/>
    <w:rsid w:val="00F07DF2"/>
    <w:rsid w:val="00F11F22"/>
    <w:rsid w:val="00F1428F"/>
    <w:rsid w:val="00F369BA"/>
    <w:rsid w:val="00F6342B"/>
    <w:rsid w:val="00F87179"/>
    <w:rsid w:val="00F96C19"/>
    <w:rsid w:val="00FF79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D35AAFC-5825-4F09-9952-D8513468D3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9741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A4616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43CB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3CB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3CB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3CBB"/>
    <w:rPr>
      <w:rFonts w:ascii="Calibri" w:hAnsi="Calibri"/>
      <w:noProof/>
    </w:rPr>
  </w:style>
  <w:style w:type="table" w:styleId="GridTable4-Accent1">
    <w:name w:val="Grid Table 4 Accent 1"/>
    <w:basedOn w:val="TableNormal"/>
    <w:uiPriority w:val="49"/>
    <w:rsid w:val="005F68B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Title">
    <w:name w:val="Title"/>
    <w:basedOn w:val="Normal"/>
    <w:next w:val="Normal"/>
    <w:link w:val="TitleChar"/>
    <w:uiPriority w:val="10"/>
    <w:qFormat/>
    <w:rsid w:val="00D92CB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92CB2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599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60452</Words>
  <Characters>344578</Characters>
  <Application>Microsoft Office Word</Application>
  <DocSecurity>0</DocSecurity>
  <Lines>2871</Lines>
  <Paragraphs>8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42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n</dc:creator>
  <cp:keywords/>
  <dc:description/>
  <cp:lastModifiedBy>amin</cp:lastModifiedBy>
  <cp:revision>4</cp:revision>
  <dcterms:created xsi:type="dcterms:W3CDTF">2022-03-05T17:14:00Z</dcterms:created>
  <dcterms:modified xsi:type="dcterms:W3CDTF">2022-03-10T15:23:00Z</dcterms:modified>
</cp:coreProperties>
</file>